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1A9CABC5"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release the gain control on the local circuits,</w:t>
        </w:r>
        <w:r w:rsidR="00F05E1F" w:rsidRPr="0060258A">
          <w:rPr>
            <w:rFonts w:ascii="Times New Roman" w:hAnsi="Times New Roman" w:cs="Times New Roman"/>
            <w:color w:val="000000" w:themeColor="text1"/>
          </w:rPr>
          <w:t xml:space="preserve"> </w:t>
        </w:r>
      </w:ins>
      <w:del w:id="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w:t>
      </w:r>
      <w:r w:rsidR="008357FA" w:rsidRPr="0060258A">
        <w:rPr>
          <w:rFonts w:ascii="Times New Roman" w:hAnsi="Times New Roman" w:cs="Times New Roman"/>
          <w:color w:val="000000" w:themeColor="text1"/>
        </w:rPr>
        <w:lastRenderedPageBreak/>
        <w:t>cortical circuits arises from exogenous, long-distance projections</w:t>
      </w:r>
      <w:ins w:id="7"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7B8EB683"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360B4DE"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8" w:author="Bo Shen" w:date="2023-01-20T16:36:00Z">
                    <w:rPr>
                      <w:rFonts w:ascii="Cambria Math" w:hAnsi="Cambria Math" w:cs="Times New Roman"/>
                      <w:color w:val="000000" w:themeColor="text1"/>
                    </w:rPr>
                    <m:t>+</m:t>
                  </w:ins>
                </m:r>
                <m:sSub>
                  <m:sSubPr>
                    <m:ctrlPr>
                      <w:ins w:id="9" w:author="Bo Shen" w:date="2023-01-20T16:36:00Z">
                        <w:rPr>
                          <w:rFonts w:ascii="Cambria Math" w:hAnsi="Cambria Math" w:cs="Times New Roman"/>
                          <w:i/>
                          <w:color w:val="000000" w:themeColor="text1"/>
                        </w:rPr>
                      </w:ins>
                    </m:ctrlPr>
                  </m:sSubPr>
                  <m:e>
                    <m:r>
                      <w:ins w:id="10" w:author="Bo Shen" w:date="2023-01-20T16:36:00Z">
                        <w:rPr>
                          <w:rFonts w:ascii="Cambria Math" w:hAnsi="Cambria Math" w:cs="Times New Roman"/>
                          <w:color w:val="000000" w:themeColor="text1"/>
                        </w:rPr>
                        <m:t>G</m:t>
                      </w:ins>
                    </m:r>
                  </m:e>
                  <m:sub>
                    <m:r>
                      <w:ins w:id="11" w:author="Bo Shen" w:date="2023-01-20T16:36:00Z">
                        <w:rPr>
                          <w:rFonts w:ascii="Cambria Math" w:hAnsi="Cambria Math" w:cs="Times New Roman"/>
                          <w:color w:val="000000" w:themeColor="text1"/>
                        </w:rPr>
                        <m:t>0</m:t>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2"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14"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5FDD59B2" w:rsidR="00946385" w:rsidRPr="0060258A" w:rsidRDefault="008809C6" w:rsidP="00921B7E">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receive</w:t>
      </w:r>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r w:rsidR="00A6060C" w:rsidRPr="0060258A">
        <w:rPr>
          <w:rFonts w:ascii="Times New Roman" w:hAnsi="Times New Roman" w:cs="Times New Roman"/>
          <w:i/>
          <w:color w:val="000000" w:themeColor="text1"/>
        </w:rPr>
        <w:t>B</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w:t>
      </w:r>
      <w:proofErr w:type="spellStart"/>
      <w:r w:rsidRPr="0060258A">
        <w:rPr>
          <w:rFonts w:ascii="Times New Roman" w:hAnsi="Times New Roman" w:cs="Times New Roman"/>
          <w:color w:val="000000" w:themeColor="text1"/>
        </w:rPr>
        <w:t>ts</w:t>
      </w:r>
      <w:proofErr w:type="spellEnd"/>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15"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16"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17"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18"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19"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20" w:author="Bo Shen" w:date="2023-01-20T16:54:00Z">
        <w:r w:rsidR="006C5B10">
          <w:rPr>
            <w:rFonts w:ascii="Times New Roman" w:hAnsi="Times New Roman" w:cs="Times New Roman"/>
            <w:color w:val="000000" w:themeColor="text1"/>
          </w:rPr>
          <w:t xml:space="preserve"> </w:t>
        </w:r>
      </w:ins>
      <w:ins w:id="21" w:author="Bo Shen" w:date="2023-01-20T17:01:00Z">
        <w:r w:rsidR="006C5B10">
          <w:rPr>
            <w:rFonts w:ascii="Times New Roman" w:hAnsi="Times New Roman" w:cs="Times New Roman"/>
            <w:color w:val="000000" w:themeColor="text1"/>
          </w:rPr>
          <w:t xml:space="preserve">from </w:t>
        </w:r>
        <w:r w:rsidR="006C5B10" w:rsidRPr="006C5B10">
          <w:rPr>
            <w:rFonts w:ascii="Times New Roman" w:hAnsi="Times New Roman" w:cs="Times New Roman"/>
            <w:i/>
            <w:iCs/>
            <w:color w:val="000000" w:themeColor="text1"/>
            <w:rPrChange w:id="22" w:author="Bo Shen" w:date="2023-01-20T17:01:00Z">
              <w:rPr>
                <w:rFonts w:ascii="Times New Roman" w:hAnsi="Times New Roman" w:cs="Times New Roman"/>
                <w:color w:val="000000" w:themeColor="text1"/>
              </w:rPr>
            </w:rPrChange>
          </w:rPr>
          <w:t>Rs</w:t>
        </w:r>
        <w:r w:rsidR="006C5B10">
          <w:rPr>
            <w:rFonts w:ascii="Times New Roman" w:hAnsi="Times New Roman" w:cs="Times New Roman"/>
            <w:color w:val="000000" w:themeColor="text1"/>
          </w:rPr>
          <w:t xml:space="preserve"> </w:t>
        </w:r>
      </w:ins>
      <w:ins w:id="23" w:author="Bo Shen" w:date="2023-01-20T16:54:00Z">
        <w:r w:rsidR="006C5B10">
          <w:rPr>
            <w:rFonts w:ascii="Times New Roman" w:hAnsi="Times New Roman" w:cs="Times New Roman"/>
            <w:color w:val="000000" w:themeColor="text1"/>
          </w:rPr>
          <w:t xml:space="preserve">and a non-selective baseline input </w:t>
        </w:r>
      </w:ins>
      <m:oMath>
        <m:sSub>
          <m:sSubPr>
            <m:ctrlPr>
              <w:ins w:id="24" w:author="Bo Shen" w:date="2023-01-20T16:54:00Z">
                <w:rPr>
                  <w:rFonts w:ascii="Cambria Math" w:hAnsi="Cambria Math" w:cs="Times New Roman"/>
                  <w:i/>
                  <w:color w:val="000000" w:themeColor="text1"/>
                </w:rPr>
              </w:ins>
            </m:ctrlPr>
          </m:sSubPr>
          <m:e>
            <m:r>
              <w:ins w:id="25" w:author="Bo Shen" w:date="2023-01-20T16:54:00Z">
                <w:rPr>
                  <w:rFonts w:ascii="Cambria Math" w:hAnsi="Cambria Math" w:cs="Times New Roman"/>
                  <w:color w:val="000000" w:themeColor="text1"/>
                </w:rPr>
                <m:t>G</m:t>
              </w:ins>
            </m:r>
          </m:e>
          <m:sub>
            <m:r>
              <w:ins w:id="26" w:author="Bo Shen" w:date="2023-01-20T16:54:00Z">
                <w:rPr>
                  <w:rFonts w:ascii="Cambria Math" w:hAnsi="Cambria Math" w:cs="Times New Roman"/>
                  <w:color w:val="000000" w:themeColor="text1"/>
                </w:rPr>
                <m:t>0</m:t>
              </w:ins>
            </m:r>
          </m:sub>
        </m:sSub>
      </m:oMath>
      <w:ins w:id="27" w:author="Bo Shen" w:date="2023-01-20T17:02:00Z">
        <w:r w:rsidR="006C5B10">
          <w:rPr>
            <w:rFonts w:ascii="Times New Roman" w:hAnsi="Times New Roman" w:cs="Times New Roman"/>
            <w:color w:val="000000" w:themeColor="text1"/>
          </w:rPr>
          <w:t xml:space="preserve"> and inhibited by</w:t>
        </w:r>
      </w:ins>
      <w:ins w:id="28" w:author="Bo Shen" w:date="2023-01-20T17:03:00Z">
        <w:r w:rsidR="004A45B9">
          <w:rPr>
            <w:rFonts w:ascii="Times New Roman" w:hAnsi="Times New Roman" w:cs="Times New Roman"/>
            <w:color w:val="000000" w:themeColor="text1"/>
          </w:rPr>
          <w:t xml:space="preserve"> its </w:t>
        </w:r>
      </w:ins>
      <w:ins w:id="29" w:author="Bo Shen" w:date="2023-01-20T17:04:00Z">
        <w:r w:rsidR="004A45B9">
          <w:rPr>
            <w:rFonts w:ascii="Times New Roman" w:hAnsi="Times New Roman" w:cs="Times New Roman"/>
            <w:color w:val="000000" w:themeColor="text1"/>
          </w:rPr>
          <w:t>neighboring</w:t>
        </w:r>
      </w:ins>
      <w:ins w:id="30" w:author="Bo Shen" w:date="2023-01-20T17:02:00Z">
        <w:r w:rsidR="006C5B10">
          <w:rPr>
            <w:rFonts w:ascii="Times New Roman" w:hAnsi="Times New Roman" w:cs="Times New Roman"/>
            <w:color w:val="000000" w:themeColor="text1"/>
          </w:rPr>
          <w:t xml:space="preserve"> </w:t>
        </w:r>
      </w:ins>
      <m:oMath>
        <m:sSub>
          <m:sSubPr>
            <m:ctrlPr>
              <w:ins w:id="31" w:author="Bo Shen" w:date="2023-01-20T17:02:00Z">
                <w:rPr>
                  <w:rFonts w:ascii="Cambria Math" w:hAnsi="Cambria Math" w:cs="Times New Roman"/>
                  <w:i/>
                  <w:color w:val="000000" w:themeColor="text1"/>
                </w:rPr>
              </w:ins>
            </m:ctrlPr>
          </m:sSubPr>
          <m:e>
            <m:r>
              <w:ins w:id="32" w:author="Bo Shen" w:date="2023-01-20T17:02:00Z">
                <w:rPr>
                  <w:rFonts w:ascii="Cambria Math" w:hAnsi="Cambria Math" w:cs="Times New Roman"/>
                  <w:color w:val="000000" w:themeColor="text1"/>
                </w:rPr>
                <m:t>D</m:t>
              </w:ins>
            </m:r>
          </m:e>
          <m:sub>
            <m:r>
              <w:ins w:id="33"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controls 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CB6AB2B" w14:textId="6924BE98" w:rsidR="0080638B" w:rsidRDefault="006B1633" w:rsidP="006B1633">
      <w:pPr>
        <w:spacing w:line="480" w:lineRule="auto"/>
        <w:jc w:val="center"/>
        <w:rPr>
          <w:ins w:id="34" w:author="Bo Shen" w:date="2023-03-01T09:33:00Z"/>
          <w:rFonts w:ascii="Times New Roman" w:hAnsi="Times New Roman" w:cs="Times New Roman"/>
          <w:color w:val="000000" w:themeColor="text1"/>
        </w:rPr>
      </w:pPr>
      <w:ins w:id="35" w:author="Bo Shen" w:date="2023-03-01T09:32:00Z">
        <w:r>
          <w:rPr>
            <w:rFonts w:ascii="Times New Roman" w:hAnsi="Times New Roman" w:cs="Times New Roman"/>
            <w:color w:val="000000" w:themeColor="text1"/>
          </w:rPr>
          <w:t>[Insert Figure 2 about here]</w:t>
        </w:r>
      </w:ins>
    </w:p>
    <w:p w14:paraId="1A8FACA5" w14:textId="666819C7" w:rsidR="006B1633" w:rsidRPr="0060258A" w:rsidRDefault="006B1633" w:rsidP="006B1633">
      <w:pPr>
        <w:spacing w:line="480" w:lineRule="auto"/>
        <w:jc w:val="center"/>
        <w:rPr>
          <w:rFonts w:ascii="Times New Roman" w:hAnsi="Times New Roman" w:cs="Times New Roman"/>
          <w:color w:val="000000" w:themeColor="text1"/>
        </w:rPr>
        <w:pPrChange w:id="36" w:author="Bo Shen" w:date="2023-03-01T09:33:00Z">
          <w:pPr>
            <w:spacing w:line="480" w:lineRule="auto"/>
            <w:jc w:val="both"/>
          </w:pPr>
        </w:pPrChange>
      </w:pPr>
      <w:ins w:id="37" w:author="Bo Shen" w:date="2023-03-01T09:33:00Z">
        <w:r>
          <w:rPr>
            <w:rFonts w:ascii="Times New Roman" w:hAnsi="Times New Roman" w:cs="Times New Roman"/>
            <w:color w:val="000000" w:themeColor="text1"/>
          </w:rPr>
          <w:t>[Insert Figure 2-figure supplement 1 about here]</w:t>
        </w:r>
      </w:ins>
    </w:p>
    <w:p w14:paraId="4EF82A64" w14:textId="3472C55F" w:rsidR="00AA44F8" w:rsidRDefault="00AA44F8">
      <w:pPr>
        <w:rPr>
          <w:rFonts w:ascii="Times New Roman" w:hAnsi="Times New Roman" w:cs="Times New Roman"/>
          <w:i/>
          <w:color w:val="000000" w:themeColor="text1"/>
        </w:rPr>
      </w:pPr>
      <w:r>
        <w:rPr>
          <w:rFonts w:ascii="Times New Roman" w:hAnsi="Times New Roman" w:cs="Times New Roman"/>
          <w:i/>
          <w:color w:val="000000" w:themeColor="text1"/>
        </w:rPr>
        <w:br w:type="page"/>
      </w:r>
    </w:p>
    <w:p w14:paraId="7D357284" w14:textId="27930A20" w:rsidR="00886C3F" w:rsidRPr="0060258A" w:rsidRDefault="00886C3F"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38"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39"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40"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343AD32D"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w:t>
      </w:r>
      <w:ins w:id="41" w:author="Bo Shen" w:date="2023-02-13T11:27:00Z">
        <w:r w:rsidR="002B72CF">
          <w:rPr>
            <w:rFonts w:ascii="Times New Roman" w:hAnsi="Times New Roman" w:cs="Times New Roman"/>
            <w:color w:val="000000" w:themeColor="text1"/>
          </w:rPr>
          <w:t xml:space="preserve"> by conducting phase</w:t>
        </w:r>
      </w:ins>
      <w:ins w:id="42" w:author="Bo Shen" w:date="2023-02-13T11:28:00Z">
        <w:r w:rsidR="002B72CF">
          <w:rPr>
            <w:rFonts w:ascii="Times New Roman" w:hAnsi="Times New Roman" w:cs="Times New Roman"/>
            <w:color w:val="000000" w:themeColor="text1"/>
          </w:rPr>
          <w:t xml:space="preserve"> </w:t>
        </w:r>
      </w:ins>
      <w:ins w:id="43" w:author="Bo Shen" w:date="2023-02-13T11:27:00Z">
        <w:r w:rsidR="002B72CF">
          <w:rPr>
            <w:rFonts w:ascii="Times New Roman" w:hAnsi="Times New Roman" w:cs="Times New Roman"/>
            <w:color w:val="000000" w:themeColor="text1"/>
          </w:rPr>
          <w:t>plan</w:t>
        </w:r>
      </w:ins>
      <w:ins w:id="44" w:author="Bo Shen" w:date="2023-02-13T11:28:00Z">
        <w:r w:rsidR="002B72CF">
          <w:rPr>
            <w:rFonts w:ascii="Times New Roman" w:hAnsi="Times New Roman" w:cs="Times New Roman"/>
            <w:color w:val="000000" w:themeColor="text1"/>
          </w:rPr>
          <w:t>e</w:t>
        </w:r>
      </w:ins>
      <w:ins w:id="45" w:author="Bo Shen" w:date="2023-02-13T11:27:00Z">
        <w:r w:rsidR="002B72CF">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proofErr w:type="spellStart"/>
      <w:r w:rsidR="00936447" w:rsidRPr="0060258A">
        <w:rPr>
          <w:rFonts w:ascii="Times New Roman" w:hAnsi="Times New Roman" w:cs="Times New Roman"/>
          <w:color w:val="000000" w:themeColor="text1"/>
        </w:rPr>
        <w:t>en</w:t>
      </w:r>
      <w:proofErr w:type="spellEnd"/>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46" w:author="Bo Shen" w:date="2023-02-13T11:28:00Z">
        <w:r w:rsidR="002B72CF">
          <w:rPr>
            <w:rFonts w:ascii="Times New Roman" w:hAnsi="Times New Roman" w:cs="Times New Roman"/>
            <w:color w:val="000000" w:themeColor="text1"/>
          </w:rPr>
          <w:t>To do that, w</w:t>
        </w:r>
      </w:ins>
      <w:ins w:id="47" w:author="Bo Shen" w:date="2023-02-13T11:08:00Z">
        <w:r w:rsidR="003B2460">
          <w:rPr>
            <w:rFonts w:ascii="Times New Roman" w:hAnsi="Times New Roman" w:cs="Times New Roman"/>
            <w:color w:val="000000" w:themeColor="text1"/>
          </w:rPr>
          <w:t xml:space="preserve">e solved the equilibrium state of each </w:t>
        </w:r>
        <w:r w:rsidR="003B2460" w:rsidRPr="007B3279">
          <w:rPr>
            <w:rFonts w:ascii="Times New Roman" w:hAnsi="Times New Roman" w:cs="Times New Roman"/>
            <w:i/>
            <w:iCs/>
            <w:color w:val="000000" w:themeColor="text1"/>
            <w:rPrChange w:id="48" w:author="Bo Shen" w:date="2023-02-13T11:16: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 by setting </w:t>
        </w:r>
      </w:ins>
      <w:ins w:id="49" w:author="Bo Shen" w:date="2023-02-13T11:28:00Z">
        <w:r w:rsidR="002B72CF">
          <w:rPr>
            <w:rFonts w:ascii="Times New Roman" w:hAnsi="Times New Roman" w:cs="Times New Roman"/>
            <w:color w:val="000000" w:themeColor="text1"/>
          </w:rPr>
          <w:t>each</w:t>
        </w:r>
      </w:ins>
      <w:ins w:id="50" w:author="Bo Shen" w:date="2023-02-13T11:08:00Z">
        <w:r w:rsidR="003B2460">
          <w:rPr>
            <w:rFonts w:ascii="Times New Roman" w:hAnsi="Times New Roman" w:cs="Times New Roman"/>
            <w:color w:val="000000" w:themeColor="text1"/>
          </w:rPr>
          <w:t xml:space="preserve"> differential equation (</w:t>
        </w:r>
      </w:ins>
      <w:proofErr w:type="spellStart"/>
      <w:ins w:id="51" w:author="Bo Shen" w:date="2023-02-13T11:09:00Z">
        <w:r w:rsidR="003B2460">
          <w:rPr>
            <w:rFonts w:ascii="Times New Roman" w:hAnsi="Times New Roman" w:cs="Times New Roman"/>
            <w:color w:val="000000" w:themeColor="text1"/>
          </w:rPr>
          <w:t>Eqs</w:t>
        </w:r>
        <w:proofErr w:type="spellEnd"/>
        <w:r w:rsidR="003B2460">
          <w:rPr>
            <w:rFonts w:ascii="Times New Roman" w:hAnsi="Times New Roman" w:cs="Times New Roman"/>
            <w:color w:val="000000" w:themeColor="text1"/>
          </w:rPr>
          <w:t xml:space="preserve">. 1-3) to zero, which results in the nullcline of each </w:t>
        </w:r>
        <w:r w:rsidR="003B2460" w:rsidRPr="007B3279">
          <w:rPr>
            <w:rFonts w:ascii="Times New Roman" w:hAnsi="Times New Roman" w:cs="Times New Roman"/>
            <w:i/>
            <w:iCs/>
            <w:color w:val="000000" w:themeColor="text1"/>
            <w:rPrChange w:id="52"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53" w:author="Bo Shen" w:date="2023-02-13T11:10:00Z">
        <w:r w:rsidR="003B2460">
          <w:rPr>
            <w:rFonts w:ascii="Times New Roman" w:hAnsi="Times New Roman" w:cs="Times New Roman"/>
            <w:color w:val="000000" w:themeColor="text1"/>
          </w:rPr>
          <w:t xml:space="preserve"> as a function of the given </w:t>
        </w:r>
      </w:ins>
      <w:ins w:id="54" w:author="Bo Shen" w:date="2023-02-13T11:12:00Z">
        <w:r w:rsidR="003B2460">
          <w:rPr>
            <w:rFonts w:ascii="Times New Roman" w:hAnsi="Times New Roman" w:cs="Times New Roman"/>
            <w:color w:val="000000" w:themeColor="text1"/>
          </w:rPr>
          <w:t>activities</w:t>
        </w:r>
      </w:ins>
      <w:ins w:id="55" w:author="Bo Shen" w:date="2023-02-13T11:10:00Z">
        <w:r w:rsidR="003B2460">
          <w:rPr>
            <w:rFonts w:ascii="Times New Roman" w:hAnsi="Times New Roman" w:cs="Times New Roman"/>
            <w:color w:val="000000" w:themeColor="text1"/>
          </w:rPr>
          <w:t xml:space="preserve"> of the other </w:t>
        </w:r>
        <w:r w:rsidR="003B2460" w:rsidRPr="007B3279">
          <w:rPr>
            <w:rFonts w:ascii="Times New Roman" w:hAnsi="Times New Roman" w:cs="Times New Roman"/>
            <w:i/>
            <w:iCs/>
            <w:color w:val="000000" w:themeColor="text1"/>
            <w:rPrChange w:id="56"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57" w:author="Bo Shen" w:date="2023-02-13T11:29:00Z">
        <w:r w:rsidR="002B72CF">
          <w:rPr>
            <w:rFonts w:ascii="Times New Roman" w:hAnsi="Times New Roman" w:cs="Times New Roman"/>
            <w:color w:val="000000" w:themeColor="text1"/>
          </w:rPr>
          <w:t>, visualized in</w:t>
        </w:r>
      </w:ins>
      <w:ins w:id="58" w:author="Bo Shen" w:date="2023-02-13T11:10:00Z">
        <w:r w:rsidR="003B2460">
          <w:rPr>
            <w:rFonts w:ascii="Times New Roman" w:hAnsi="Times New Roman" w:cs="Times New Roman"/>
            <w:color w:val="000000" w:themeColor="text1"/>
          </w:rPr>
          <w:t xml:space="preserve"> </w:t>
        </w:r>
        <w:r w:rsidR="003B2460" w:rsidRPr="003B2460">
          <w:rPr>
            <w:rFonts w:ascii="Times New Roman" w:hAnsi="Times New Roman" w:cs="Times New Roman"/>
            <w:b/>
            <w:bCs/>
            <w:color w:val="000000" w:themeColor="text1"/>
            <w:rPrChange w:id="59" w:author="Bo Shen" w:date="2023-02-13T11:13:00Z">
              <w:rPr>
                <w:rFonts w:ascii="Times New Roman" w:hAnsi="Times New Roman" w:cs="Times New Roman"/>
                <w:color w:val="000000" w:themeColor="text1"/>
              </w:rPr>
            </w:rPrChange>
          </w:rPr>
          <w:t>Fig. 3D</w:t>
        </w:r>
      </w:ins>
      <w:ins w:id="60" w:author="Bo Shen" w:date="2023-02-13T11:25:00Z">
        <w:r w:rsidR="007D3EAD">
          <w:rPr>
            <w:rFonts w:ascii="Times New Roman" w:hAnsi="Times New Roman" w:cs="Times New Roman"/>
            <w:color w:val="000000" w:themeColor="text1"/>
          </w:rPr>
          <w:t xml:space="preserve">. </w:t>
        </w:r>
      </w:ins>
      <w:ins w:id="61" w:author="Bo Shen" w:date="2023-02-13T11:11:00Z">
        <w:r w:rsidR="003B2460">
          <w:rPr>
            <w:rFonts w:ascii="Times New Roman" w:hAnsi="Times New Roman" w:cs="Times New Roman"/>
            <w:color w:val="000000" w:themeColor="text1"/>
          </w:rPr>
          <w:t xml:space="preserve">The nullclines of </w:t>
        </w:r>
      </w:ins>
      <w:ins w:id="62" w:author="Bo Shen" w:date="2023-02-13T11:17:00Z">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1</w:t>
        </w:r>
        <w:r w:rsidR="007B3279" w:rsidRPr="0060258A">
          <w:rPr>
            <w:rFonts w:ascii="Times New Roman" w:hAnsi="Times New Roman" w:cs="Times New Roman"/>
            <w:color w:val="000000" w:themeColor="text1"/>
          </w:rPr>
          <w:t xml:space="preserve"> (solid) and </w:t>
        </w:r>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2</w:t>
        </w:r>
        <w:r w:rsidR="007B3279" w:rsidRPr="0060258A">
          <w:rPr>
            <w:rFonts w:ascii="Times New Roman" w:hAnsi="Times New Roman" w:cs="Times New Roman"/>
            <w:color w:val="000000" w:themeColor="text1"/>
          </w:rPr>
          <w:t xml:space="preserve"> (dashed)</w:t>
        </w:r>
      </w:ins>
      <w:ins w:id="63" w:author="Bo Shen" w:date="2023-02-13T11:11:00Z">
        <w:r w:rsidR="003B2460">
          <w:rPr>
            <w:rFonts w:ascii="Times New Roman" w:hAnsi="Times New Roman" w:cs="Times New Roman"/>
            <w:color w:val="000000" w:themeColor="text1"/>
          </w:rPr>
          <w:t xml:space="preserve"> </w:t>
        </w:r>
      </w:ins>
      <w:ins w:id="64" w:author="Bo Shen" w:date="2023-02-13T11:14:00Z">
        <w:r w:rsidR="007B3279">
          <w:rPr>
            <w:rFonts w:ascii="Times New Roman" w:hAnsi="Times New Roman" w:cs="Times New Roman"/>
            <w:color w:val="000000" w:themeColor="text1"/>
          </w:rPr>
          <w:t xml:space="preserve">intersects on </w:t>
        </w:r>
      </w:ins>
      <w:ins w:id="65" w:author="Bo Shen" w:date="2023-02-13T11:11:00Z">
        <w:r w:rsidR="003B2460">
          <w:rPr>
            <w:rFonts w:ascii="Times New Roman" w:hAnsi="Times New Roman" w:cs="Times New Roman"/>
            <w:color w:val="000000" w:themeColor="text1"/>
          </w:rPr>
          <w:t>a unique point</w:t>
        </w:r>
      </w:ins>
      <w:ins w:id="66" w:author="Bo Shen" w:date="2023-02-13T11:15:00Z">
        <w:r w:rsidR="007B3279">
          <w:rPr>
            <w:rFonts w:ascii="Times New Roman" w:hAnsi="Times New Roman" w:cs="Times New Roman"/>
            <w:color w:val="000000" w:themeColor="text1"/>
          </w:rPr>
          <w:t>, regardless of equal or unequal input values</w:t>
        </w:r>
      </w:ins>
      <w:ins w:id="67" w:author="Bo Shen" w:date="2023-02-13T11:26:00Z">
        <w:r w:rsidR="002B72CF">
          <w:rPr>
            <w:rFonts w:ascii="Times New Roman" w:hAnsi="Times New Roman" w:cs="Times New Roman"/>
            <w:color w:val="000000" w:themeColor="text1"/>
          </w:rPr>
          <w:t xml:space="preserve"> (s</w:t>
        </w:r>
      </w:ins>
      <w:ins w:id="68" w:author="Bo Shen" w:date="2023-02-13T11:29:00Z">
        <w:r w:rsidR="005F7CA1">
          <w:rPr>
            <w:rFonts w:ascii="Times New Roman" w:hAnsi="Times New Roman" w:cs="Times New Roman"/>
            <w:color w:val="000000" w:themeColor="text1"/>
          </w:rPr>
          <w:t>ee</w:t>
        </w:r>
      </w:ins>
      <w:ins w:id="69" w:author="Bo Shen" w:date="2023-02-13T11:26:00Z">
        <w:r w:rsidR="002B72CF">
          <w:rPr>
            <w:rFonts w:ascii="Times New Roman" w:hAnsi="Times New Roman" w:cs="Times New Roman"/>
            <w:color w:val="000000" w:themeColor="text1"/>
          </w:rPr>
          <w:t xml:space="preserve"> different panels</w:t>
        </w:r>
      </w:ins>
      <w:ins w:id="70" w:author="Bo Shen" w:date="2023-02-13T11:29:00Z">
        <w:r w:rsidR="005F7CA1">
          <w:rPr>
            <w:rFonts w:ascii="Times New Roman" w:hAnsi="Times New Roman" w:cs="Times New Roman"/>
            <w:color w:val="000000" w:themeColor="text1"/>
          </w:rPr>
          <w:t xml:space="preserve"> for </w:t>
        </w:r>
      </w:ins>
      <w:ins w:id="71" w:author="Bo Shen" w:date="2023-02-13T11:30:00Z">
        <w:r w:rsidR="005F7CA1">
          <w:rPr>
            <w:rFonts w:ascii="Times New Roman" w:hAnsi="Times New Roman" w:cs="Times New Roman"/>
            <w:color w:val="000000" w:themeColor="text1"/>
          </w:rPr>
          <w:t xml:space="preserve">examples of different </w:t>
        </w:r>
        <w:r w:rsidR="005F7CA1">
          <w:rPr>
            <w:rFonts w:ascii="Times New Roman" w:hAnsi="Times New Roman" w:cs="Times New Roman"/>
            <w:color w:val="000000" w:themeColor="text1"/>
          </w:rPr>
          <w:lastRenderedPageBreak/>
          <w:t>inputs</w:t>
        </w:r>
      </w:ins>
      <w:ins w:id="72" w:author="Bo Shen" w:date="2023-02-13T11:26:00Z">
        <w:r w:rsidR="002B72CF">
          <w:rPr>
            <w:rFonts w:ascii="Times New Roman" w:hAnsi="Times New Roman" w:cs="Times New Roman"/>
            <w:color w:val="000000" w:themeColor="text1"/>
          </w:rPr>
          <w:t>)</w:t>
        </w:r>
      </w:ins>
      <w:ins w:id="73" w:author="Bo Shen" w:date="2023-02-13T11:15:00Z">
        <w:r w:rsidR="007B3279">
          <w:rPr>
            <w:rFonts w:ascii="Times New Roman" w:hAnsi="Times New Roman" w:cs="Times New Roman"/>
            <w:color w:val="000000" w:themeColor="text1"/>
          </w:rPr>
          <w:t xml:space="preserve">. That indicates </w:t>
        </w:r>
      </w:ins>
      <w:ins w:id="74" w:author="Bo Shen" w:date="2023-02-13T11:18:00Z">
        <w:r w:rsidR="007B3279">
          <w:rPr>
            <w:rFonts w:ascii="Times New Roman" w:hAnsi="Times New Roman" w:cs="Times New Roman"/>
            <w:color w:val="000000" w:themeColor="text1"/>
          </w:rPr>
          <w:t>this dynamical system</w:t>
        </w:r>
      </w:ins>
      <w:ins w:id="75" w:author="Bo Shen" w:date="2023-02-13T11:19:00Z">
        <w:r w:rsidR="00E6168D">
          <w:rPr>
            <w:rFonts w:ascii="Times New Roman" w:hAnsi="Times New Roman" w:cs="Times New Roman"/>
            <w:color w:val="000000" w:themeColor="text1"/>
          </w:rPr>
          <w:t>, when receiving any positive inputs,</w:t>
        </w:r>
      </w:ins>
      <w:ins w:id="76" w:author="Bo Shen" w:date="2023-02-13T11:18:00Z">
        <w:r w:rsidR="007B3279">
          <w:rPr>
            <w:rFonts w:ascii="Times New Roman" w:hAnsi="Times New Roman" w:cs="Times New Roman"/>
            <w:color w:val="000000" w:themeColor="text1"/>
          </w:rPr>
          <w:t xml:space="preserve"> </w:t>
        </w:r>
      </w:ins>
      <w:ins w:id="77" w:author="Bo Shen" w:date="2023-02-13T11:30:00Z">
        <w:r w:rsidR="005F7CA1">
          <w:rPr>
            <w:rFonts w:ascii="Times New Roman" w:hAnsi="Times New Roman" w:cs="Times New Roman"/>
            <w:color w:val="000000" w:themeColor="text1"/>
          </w:rPr>
          <w:t>exists</w:t>
        </w:r>
      </w:ins>
      <w:ins w:id="78" w:author="Bo Shen" w:date="2023-02-13T11:13:00Z">
        <w:r w:rsidR="003B2460">
          <w:rPr>
            <w:rFonts w:ascii="Times New Roman" w:hAnsi="Times New Roman" w:cs="Times New Roman"/>
            <w:color w:val="000000" w:themeColor="text1"/>
          </w:rPr>
          <w:t xml:space="preserve"> a steady point</w:t>
        </w:r>
      </w:ins>
      <w:ins w:id="79" w:author="Bo Shen" w:date="2023-02-13T11:11:00Z">
        <w:r w:rsidR="003B2460">
          <w:rPr>
            <w:rFonts w:ascii="Times New Roman" w:hAnsi="Times New Roman" w:cs="Times New Roman"/>
            <w:color w:val="000000" w:themeColor="text1"/>
          </w:rPr>
          <w:t>.</w:t>
        </w:r>
      </w:ins>
      <w:ins w:id="80" w:author="Bo Shen" w:date="2023-02-13T11:19:00Z">
        <w:r w:rsidR="00E6168D">
          <w:rPr>
            <w:rFonts w:ascii="Times New Roman" w:hAnsi="Times New Roman" w:cs="Times New Roman"/>
            <w:color w:val="000000" w:themeColor="text1"/>
          </w:rPr>
          <w:t xml:space="preserve"> On this point, </w:t>
        </w:r>
      </w:ins>
      <w:ins w:id="81" w:author="Bo Shen" w:date="2023-02-13T11:31:00Z">
        <w:r w:rsidR="005F7CA1">
          <w:rPr>
            <w:rFonts w:ascii="Times New Roman" w:hAnsi="Times New Roman" w:cs="Times New Roman"/>
            <w:color w:val="000000" w:themeColor="text1"/>
          </w:rPr>
          <w:t>every</w:t>
        </w:r>
      </w:ins>
      <w:ins w:id="82" w:author="Bo Shen" w:date="2023-02-13T11:19:00Z">
        <w:r w:rsidR="00E6168D">
          <w:rPr>
            <w:rFonts w:ascii="Times New Roman" w:hAnsi="Times New Roman" w:cs="Times New Roman"/>
            <w:color w:val="000000" w:themeColor="text1"/>
          </w:rPr>
          <w:t xml:space="preserve"> unit </w:t>
        </w:r>
      </w:ins>
      <w:ins w:id="83" w:author="Bo Shen" w:date="2023-02-13T11:31:00Z">
        <w:r w:rsidR="005F7CA1">
          <w:rPr>
            <w:rFonts w:ascii="Times New Roman" w:hAnsi="Times New Roman" w:cs="Times New Roman"/>
            <w:color w:val="000000" w:themeColor="text1"/>
          </w:rPr>
          <w:t>settles into</w:t>
        </w:r>
      </w:ins>
      <w:ins w:id="84" w:author="Bo Shen" w:date="2023-02-13T11:19:00Z">
        <w:r w:rsidR="00E6168D">
          <w:rPr>
            <w:rFonts w:ascii="Times New Roman" w:hAnsi="Times New Roman" w:cs="Times New Roman"/>
            <w:color w:val="000000" w:themeColor="text1"/>
          </w:rPr>
          <w:t xml:space="preserve"> their </w:t>
        </w:r>
      </w:ins>
      <w:ins w:id="85" w:author="Bo Shen" w:date="2023-02-13T11:20:00Z">
        <w:r w:rsidR="00E6168D">
          <w:rPr>
            <w:rFonts w:ascii="Times New Roman" w:hAnsi="Times New Roman" w:cs="Times New Roman"/>
            <w:color w:val="000000" w:themeColor="text1"/>
          </w:rPr>
          <w:t>equilibri</w:t>
        </w:r>
      </w:ins>
      <w:ins w:id="86" w:author="Bo Shen" w:date="2023-02-13T11:31:00Z">
        <w:r w:rsidR="005F7CA1">
          <w:rPr>
            <w:rFonts w:ascii="Times New Roman" w:hAnsi="Times New Roman" w:cs="Times New Roman"/>
            <w:color w:val="000000" w:themeColor="text1"/>
          </w:rPr>
          <w:t>um</w:t>
        </w:r>
      </w:ins>
      <w:ins w:id="87" w:author="Bo Shen" w:date="2023-02-13T11:19:00Z">
        <w:r w:rsidR="00E6168D">
          <w:rPr>
            <w:rFonts w:ascii="Times New Roman" w:hAnsi="Times New Roman" w:cs="Times New Roman"/>
            <w:color w:val="000000" w:themeColor="text1"/>
          </w:rPr>
          <w:t>.</w:t>
        </w:r>
      </w:ins>
      <w:ins w:id="88" w:author="Bo Shen" w:date="2023-02-13T11:15:00Z">
        <w:r w:rsidR="007B3279">
          <w:rPr>
            <w:rFonts w:ascii="Times New Roman" w:hAnsi="Times New Roman" w:cs="Times New Roman"/>
            <w:color w:val="000000" w:themeColor="text1"/>
          </w:rPr>
          <w:t xml:space="preserve"> </w:t>
        </w:r>
      </w:ins>
      <w:ins w:id="89" w:author="Bo Shen" w:date="2023-02-13T11:31:00Z">
        <w:r w:rsidR="005F7CA1">
          <w:rPr>
            <w:rFonts w:ascii="Times New Roman" w:hAnsi="Times New Roman" w:cs="Times New Roman"/>
            <w:color w:val="000000" w:themeColor="text1"/>
          </w:rPr>
          <w:t xml:space="preserve">Linearization analysis around this point </w:t>
        </w:r>
      </w:ins>
      <w:ins w:id="90" w:author="Bo Shen" w:date="2023-02-13T11:32:00Z">
        <w:r w:rsidR="005F7CA1">
          <w:rPr>
            <w:rFonts w:ascii="Times New Roman" w:hAnsi="Times New Roman" w:cs="Times New Roman"/>
            <w:color w:val="000000" w:themeColor="text1"/>
          </w:rPr>
          <w:t>suggests that this point is attractive, indicating that</w:t>
        </w:r>
      </w:ins>
      <w:ins w:id="91" w:author="Bo Shen" w:date="2023-02-13T11:20:00Z">
        <w:r w:rsidR="00E6168D">
          <w:rPr>
            <w:rFonts w:ascii="Times New Roman" w:hAnsi="Times New Roman" w:cs="Times New Roman"/>
            <w:color w:val="000000" w:themeColor="text1"/>
          </w:rPr>
          <w:t xml:space="preserve"> </w:t>
        </w:r>
      </w:ins>
      <w:ins w:id="92" w:author="Bo Shen" w:date="2023-02-13T11:32:00Z">
        <w:r w:rsidR="005F7CA1">
          <w:rPr>
            <w:rFonts w:ascii="Times New Roman" w:hAnsi="Times New Roman" w:cs="Times New Roman"/>
            <w:color w:val="000000" w:themeColor="text1"/>
          </w:rPr>
          <w:t>g</w:t>
        </w:r>
      </w:ins>
      <w:ins w:id="93" w:author="Bo Shen" w:date="2023-02-13T11:20:00Z">
        <w:r w:rsidR="00E6168D">
          <w:rPr>
            <w:rFonts w:ascii="Times New Roman" w:hAnsi="Times New Roman" w:cs="Times New Roman"/>
            <w:color w:val="000000" w:themeColor="text1"/>
          </w:rPr>
          <w:t>iven any</w:t>
        </w:r>
      </w:ins>
      <w:ins w:id="94" w:author="Bo Shen" w:date="2023-02-13T11:21:00Z">
        <w:r w:rsidR="00E6168D">
          <w:rPr>
            <w:rFonts w:ascii="Times New Roman" w:hAnsi="Times New Roman" w:cs="Times New Roman"/>
            <w:color w:val="000000" w:themeColor="text1"/>
          </w:rPr>
          <w:t xml:space="preserve"> initial values</w:t>
        </w:r>
      </w:ins>
      <w:ins w:id="95" w:author="Bo Shen" w:date="2023-02-13T11:33:00Z">
        <w:r w:rsidR="005F7CA1">
          <w:rPr>
            <w:rFonts w:ascii="Times New Roman" w:hAnsi="Times New Roman" w:cs="Times New Roman"/>
            <w:color w:val="000000" w:themeColor="text1"/>
          </w:rPr>
          <w:t xml:space="preserve"> to the system</w:t>
        </w:r>
      </w:ins>
      <w:ins w:id="96" w:author="Bo Shen" w:date="2023-02-13T11:21:00Z">
        <w:r w:rsidR="00E6168D">
          <w:rPr>
            <w:rFonts w:ascii="Times New Roman" w:hAnsi="Times New Roman" w:cs="Times New Roman"/>
            <w:color w:val="000000" w:themeColor="text1"/>
          </w:rPr>
          <w:t xml:space="preserve">, the </w:t>
        </w:r>
      </w:ins>
      <w:ins w:id="97" w:author="Bo Shen" w:date="2023-02-13T11:33:00Z">
        <w:r w:rsidR="005F7CA1">
          <w:rPr>
            <w:rFonts w:ascii="Times New Roman" w:hAnsi="Times New Roman" w:cs="Times New Roman"/>
            <w:color w:val="000000" w:themeColor="text1"/>
          </w:rPr>
          <w:t>activities of the units</w:t>
        </w:r>
      </w:ins>
      <w:ins w:id="98" w:author="Bo Shen" w:date="2023-02-13T11:21:00Z">
        <w:r w:rsidR="00E6168D">
          <w:rPr>
            <w:rFonts w:ascii="Times New Roman" w:hAnsi="Times New Roman" w:cs="Times New Roman"/>
            <w:color w:val="000000" w:themeColor="text1"/>
          </w:rPr>
          <w:t xml:space="preserve"> will </w:t>
        </w:r>
      </w:ins>
      <w:ins w:id="99" w:author="Bo Shen" w:date="2023-02-13T11:33:00Z">
        <w:r w:rsidR="005F7CA1">
          <w:rPr>
            <w:rFonts w:ascii="Times New Roman" w:hAnsi="Times New Roman" w:cs="Times New Roman"/>
            <w:color w:val="000000" w:themeColor="text1"/>
          </w:rPr>
          <w:t>converge in</w:t>
        </w:r>
      </w:ins>
      <w:ins w:id="100" w:author="Bo Shen" w:date="2023-02-13T11:21:00Z">
        <w:r w:rsidR="00E6168D">
          <w:rPr>
            <w:rFonts w:ascii="Times New Roman" w:hAnsi="Times New Roman" w:cs="Times New Roman"/>
            <w:color w:val="000000" w:themeColor="text1"/>
          </w:rPr>
          <w:t xml:space="preserve">to the unique </w:t>
        </w:r>
      </w:ins>
      <w:ins w:id="101" w:author="Bo Shen" w:date="2023-02-13T11:22:00Z">
        <w:r w:rsidR="00E6168D">
          <w:rPr>
            <w:rFonts w:ascii="Times New Roman" w:hAnsi="Times New Roman" w:cs="Times New Roman"/>
            <w:color w:val="000000" w:themeColor="text1"/>
          </w:rPr>
          <w:t>equilibrium</w:t>
        </w:r>
      </w:ins>
      <w:ins w:id="102" w:author="Bo Shen" w:date="2023-02-13T11:21:00Z">
        <w:r w:rsidR="00E6168D">
          <w:rPr>
            <w:rFonts w:ascii="Times New Roman" w:hAnsi="Times New Roman" w:cs="Times New Roman"/>
            <w:color w:val="000000" w:themeColor="text1"/>
          </w:rPr>
          <w:t xml:space="preserve"> point</w:t>
        </w:r>
      </w:ins>
      <w:del w:id="103"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w:delText>
        </w:r>
        <w:r w:rsidR="00936447" w:rsidRPr="0060258A" w:rsidDel="005F7CA1">
          <w:rPr>
            <w:rFonts w:ascii="Times New Roman" w:hAnsi="Times New Roman" w:cs="Times New Roman"/>
            <w:color w:val="000000" w:themeColor="text1"/>
          </w:rPr>
          <w:delText xml:space="preserve">and stable </w:delText>
        </w:r>
        <w:r w:rsidRPr="0060258A" w:rsidDel="005F7CA1">
          <w:rPr>
            <w:rFonts w:ascii="Times New Roman" w:hAnsi="Times New Roman" w:cs="Times New Roman"/>
            <w:color w:val="000000" w:themeColor="text1"/>
          </w:rPr>
          <w:delText>equilibrium point regardless of equal or unequal inputs</w:delText>
        </w:r>
      </w:del>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w:t>
      </w:r>
      <w:ins w:id="104" w:author="Bo Shen" w:date="2023-02-13T11:35:00Z">
        <w:r w:rsidR="0049312B">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05" w:author="Bo Shen" w:date="2023-02-13T11:34:00Z">
        <w:r w:rsidRPr="0060258A" w:rsidDel="0049312B">
          <w:rPr>
            <w:rFonts w:ascii="Times New Roman" w:hAnsi="Times New Roman" w:cs="Times New Roman"/>
            <w:color w:val="000000" w:themeColor="text1"/>
          </w:rPr>
          <w:delText>(</w:delText>
        </w:r>
      </w:del>
      <m:oMath>
        <m:sSubSup>
          <m:sSubSupPr>
            <m:ctrlPr>
              <w:del w:id="106" w:author="Bo Shen" w:date="2023-02-13T11:34:00Z">
                <w:rPr>
                  <w:rFonts w:ascii="Cambria Math" w:hAnsi="Cambria Math" w:cs="Times New Roman"/>
                  <w:i/>
                  <w:color w:val="000000" w:themeColor="text1"/>
                </w:rPr>
              </w:del>
            </m:ctrlPr>
          </m:sSubSupPr>
          <m:e>
            <m:r>
              <w:del w:id="107" w:author="Bo Shen" w:date="2023-02-13T11:34:00Z">
                <w:rPr>
                  <w:rFonts w:ascii="Cambria Math" w:hAnsi="Cambria Math" w:cs="Times New Roman"/>
                  <w:color w:val="000000" w:themeColor="text1"/>
                </w:rPr>
                <m:t>R</m:t>
              </w:del>
            </m:r>
          </m:e>
          <m:sub>
            <m:r>
              <w:del w:id="108" w:author="Bo Shen" w:date="2023-02-13T11:34:00Z">
                <w:rPr>
                  <w:rFonts w:ascii="Cambria Math" w:hAnsi="Cambria Math" w:cs="Times New Roman"/>
                  <w:color w:val="000000" w:themeColor="text1"/>
                </w:rPr>
                <m:t>i</m:t>
              </w:del>
            </m:r>
          </m:sub>
          <m:sup>
            <m:r>
              <w:del w:id="109" w:author="Bo Shen" w:date="2023-02-13T11:34:00Z">
                <w:rPr>
                  <w:rFonts w:ascii="Cambria Math" w:hAnsi="Cambria Math" w:cs="Times New Roman"/>
                  <w:color w:val="000000" w:themeColor="text1"/>
                </w:rPr>
                <m:t>*</m:t>
              </w:del>
            </m:r>
          </m:sup>
        </m:sSubSup>
      </m:oMath>
      <w:del w:id="110" w:author="Bo Shen" w:date="2023-02-13T11:34:00Z">
        <w:r w:rsidRPr="0060258A" w:rsidDel="0049312B">
          <w:rPr>
            <w:rFonts w:ascii="Times New Roman" w:hAnsi="Times New Roman" w:cs="Times New Roman"/>
            <w:color w:val="000000" w:themeColor="text1"/>
          </w:rPr>
          <w:delText>)</w:delText>
        </w:r>
      </w:del>
      <w:del w:id="111"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12"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noted as </w:t>
        </w:r>
      </w:ins>
      <m:oMath>
        <m:sSubSup>
          <m:sSubSupPr>
            <m:ctrlPr>
              <w:ins w:id="113" w:author="Bo Shen" w:date="2023-02-13T11:34:00Z">
                <w:rPr>
                  <w:rFonts w:ascii="Cambria Math" w:hAnsi="Cambria Math" w:cs="Times New Roman"/>
                  <w:i/>
                  <w:color w:val="000000" w:themeColor="text1"/>
                </w:rPr>
              </w:ins>
            </m:ctrlPr>
          </m:sSubSupPr>
          <m:e>
            <m:r>
              <w:ins w:id="114" w:author="Bo Shen" w:date="2023-02-13T11:34:00Z">
                <w:rPr>
                  <w:rFonts w:ascii="Cambria Math" w:hAnsi="Cambria Math" w:cs="Times New Roman"/>
                  <w:color w:val="000000" w:themeColor="text1"/>
                </w:rPr>
                <m:t>R</m:t>
              </w:ins>
            </m:r>
          </m:e>
          <m:sub>
            <m:r>
              <w:ins w:id="115" w:author="Bo Shen" w:date="2023-02-13T11:34:00Z">
                <w:rPr>
                  <w:rFonts w:ascii="Cambria Math" w:hAnsi="Cambria Math" w:cs="Times New Roman"/>
                  <w:color w:val="000000" w:themeColor="text1"/>
                </w:rPr>
                <m:t>i</m:t>
              </w:ins>
            </m:r>
          </m:sub>
          <m:sup>
            <m:r>
              <w:ins w:id="116" w:author="Bo Shen" w:date="2023-02-13T11:34:00Z">
                <w:rPr>
                  <w:rFonts w:ascii="Cambria Math" w:hAnsi="Cambria Math" w:cs="Times New Roman"/>
                  <w:color w:val="000000" w:themeColor="text1"/>
                </w:rPr>
                <m:t>*</m:t>
              </w:ins>
            </m:r>
          </m:sup>
        </m:sSubSup>
      </m:oMath>
      <w:ins w:id="117"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B66036">
        <w:rPr>
          <w:rFonts w:ascii="Times New Roman" w:hAnsi="Times New Roman" w:cs="Times New Roman"/>
          <w:b/>
          <w:color w:val="000000" w:themeColor="text1"/>
        </w:rPr>
        <w:t>Eq. 4</w:t>
      </w:r>
      <w:r w:rsidRPr="0060258A">
        <w:rPr>
          <w:rFonts w:ascii="Times New Roman" w:hAnsi="Times New Roman" w:cs="Times New Roman"/>
          <w:color w:val="000000" w:themeColor="text1"/>
        </w:rPr>
        <w:t xml:space="preserve">), </w:t>
      </w:r>
      <w:del w:id="118" w:author="Bo Shen" w:date="2023-02-13T11:36:00Z">
        <w:r w:rsidRPr="0060258A" w:rsidDel="0049312B">
          <w:rPr>
            <w:rFonts w:ascii="Times New Roman" w:hAnsi="Times New Roman" w:cs="Times New Roman"/>
            <w:color w:val="000000" w:themeColor="text1"/>
          </w:rPr>
          <w:delText>as in</w:delText>
        </w:r>
      </w:del>
      <w:ins w:id="119" w:author="Bo Shen" w:date="2023-02-13T11:36:00Z">
        <w:r w:rsidR="0049312B">
          <w:rPr>
            <w:rFonts w:ascii="Times New Roman" w:hAnsi="Times New Roman" w:cs="Times New Roman"/>
            <w:color w:val="000000" w:themeColor="text1"/>
          </w:rPr>
          <w:t>inheriting the</w:t>
        </w:r>
      </w:ins>
      <w:ins w:id="120" w:author="Bo Shen" w:date="2023-02-13T11:37:00Z">
        <w:r w:rsidR="0049312B">
          <w:rPr>
            <w:rFonts w:ascii="Times New Roman" w:hAnsi="Times New Roman" w:cs="Times New Roman"/>
            <w:color w:val="000000" w:themeColor="text1"/>
          </w:rPr>
          <w:t xml:space="preserve"> property of</w:t>
        </w:r>
      </w:ins>
      <w:r w:rsidRPr="0060258A">
        <w:rPr>
          <w:rFonts w:ascii="Times New Roman" w:hAnsi="Times New Roman" w:cs="Times New Roman"/>
          <w:color w:val="000000" w:themeColor="text1"/>
        </w:rPr>
        <w:t xml:space="preserve"> the original DNM</w:t>
      </w:r>
      <w:ins w:id="121"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122"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123" w:author="Bo Shen" w:date="2023-01-25T14:56:00Z">
        <w:r w:rsidR="00936447" w:rsidRPr="0060258A" w:rsidDel="00ED0899">
          <w:rPr>
            <w:rFonts w:ascii="Times New Roman" w:hAnsi="Times New Roman" w:cs="Times New Roman"/>
            <w:color w:val="000000" w:themeColor="text1"/>
          </w:rPr>
          <w:delText>(</w:delText>
        </w:r>
      </w:del>
      <m:oMath>
        <m:r>
          <w:del w:id="124" w:author="Bo Shen" w:date="2023-01-25T14:56:00Z">
            <w:rPr>
              <w:rFonts w:ascii="Cambria Math" w:hAnsi="Cambria Math" w:cs="Times New Roman"/>
              <w:color w:val="000000" w:themeColor="text1"/>
            </w:rPr>
            <m:t>-α</m:t>
          </w:del>
        </m:r>
      </m:oMath>
      <w:del w:id="125"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126" w:author="Bo Shen" w:date="2023-01-25T14:56:00Z">
        <w:r w:rsidR="00ED0899" w:rsidRPr="0060258A">
          <w:rPr>
            <w:rFonts w:ascii="Times New Roman" w:hAnsi="Times New Roman" w:cs="Times New Roman"/>
            <w:color w:val="000000" w:themeColor="text1"/>
          </w:rPr>
          <w:t>(</w:t>
        </w:r>
      </w:ins>
      <m:oMath>
        <m:sSub>
          <m:sSubPr>
            <m:ctrlPr>
              <w:ins w:id="127" w:author="Bo Shen" w:date="2023-01-25T14:56:00Z">
                <w:rPr>
                  <w:rFonts w:ascii="Cambria Math" w:hAnsi="Cambria Math" w:cs="Times New Roman"/>
                  <w:i/>
                  <w:color w:val="000000" w:themeColor="text1"/>
                </w:rPr>
              </w:ins>
            </m:ctrlPr>
          </m:sSubPr>
          <m:e>
            <m:r>
              <w:ins w:id="128" w:author="Bo Shen" w:date="2023-01-25T14:56:00Z">
                <w:rPr>
                  <w:rFonts w:ascii="Cambria Math" w:hAnsi="Cambria Math" w:cs="Times New Roman"/>
                  <w:color w:val="000000" w:themeColor="text1"/>
                </w:rPr>
                <m:t>G</m:t>
              </w:ins>
            </m:r>
          </m:e>
          <m:sub>
            <m:r>
              <w:ins w:id="129" w:author="Bo Shen" w:date="2023-01-25T14:56:00Z">
                <w:rPr>
                  <w:rFonts w:ascii="Cambria Math" w:hAnsi="Cambria Math" w:cs="Times New Roman"/>
                  <w:color w:val="000000" w:themeColor="text1"/>
                </w:rPr>
                <m:t>0</m:t>
              </w:ins>
            </m:r>
          </m:sub>
        </m:sSub>
        <m:r>
          <w:ins w:id="130" w:author="Bo Shen" w:date="2023-01-25T14:56:00Z">
            <w:rPr>
              <w:rFonts w:ascii="Cambria Math" w:hAnsi="Cambria Math" w:cs="Times New Roman"/>
              <w:color w:val="000000" w:themeColor="text1"/>
            </w:rPr>
            <m:t>-α</m:t>
          </w:ins>
        </m:r>
      </m:oMath>
      <w:ins w:id="131"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132"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133" w:author="Bo Shen" w:date="2023-01-23T09:52:00Z">
          <w:tblPr>
            <w:tblW w:w="0" w:type="auto"/>
            <w:tblLook w:val="04A0" w:firstRow="1" w:lastRow="0" w:firstColumn="1" w:lastColumn="0" w:noHBand="0" w:noVBand="1"/>
          </w:tblPr>
        </w:tblPrChange>
      </w:tblPr>
      <w:tblGrid>
        <w:gridCol w:w="2430"/>
        <w:gridCol w:w="3803"/>
        <w:gridCol w:w="3117"/>
        <w:tblGridChange w:id="134">
          <w:tblGrid>
            <w:gridCol w:w="3116"/>
            <w:gridCol w:w="3117"/>
            <w:gridCol w:w="3117"/>
          </w:tblGrid>
        </w:tblGridChange>
      </w:tblGrid>
      <w:tr w:rsidR="00194FF4" w:rsidRPr="00194FF4" w14:paraId="2A78FE9C" w14:textId="77777777" w:rsidTr="00E0481B">
        <w:tc>
          <w:tcPr>
            <w:tcW w:w="2430" w:type="dxa"/>
            <w:vAlign w:val="center"/>
            <w:tcPrChange w:id="135"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136" w:author="Bo Shen" w:date="2023-01-23T09:52:00Z">
              <w:tcPr>
                <w:tcW w:w="3117" w:type="dxa"/>
                <w:vAlign w:val="center"/>
              </w:tcPr>
            </w:tcPrChange>
          </w:tcPr>
          <w:p w14:paraId="559DB027" w14:textId="446D4A37"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B</m:t>
                    </m:r>
                  </m:num>
                  <m:den>
                    <m:r>
                      <w:rPr>
                        <w:rFonts w:ascii="Cambria Math" w:hAnsi="Cambria Math" w:cs="Times New Roman"/>
                        <w:color w:val="000000" w:themeColor="text1"/>
                      </w:rPr>
                      <m:t>1</m:t>
                    </m:r>
                    <m:r>
                      <w:ins w:id="137" w:author="Bo Shen" w:date="2023-01-23T09:51:00Z">
                        <w:rPr>
                          <w:rFonts w:ascii="Cambria Math" w:hAnsi="Cambria Math" w:cs="Times New Roman"/>
                          <w:color w:val="000000" w:themeColor="text1"/>
                        </w:rPr>
                        <m:t>+</m:t>
                      </w:ins>
                    </m:r>
                    <m:sSub>
                      <m:sSubPr>
                        <m:ctrlPr>
                          <w:ins w:id="138" w:author="Bo Shen" w:date="2023-01-23T09:53:00Z">
                            <w:rPr>
                              <w:rFonts w:ascii="Cambria Math" w:hAnsi="Cambria Math" w:cs="Times New Roman"/>
                              <w:i/>
                              <w:color w:val="000000" w:themeColor="text1"/>
                            </w:rPr>
                          </w:ins>
                        </m:ctrlPr>
                      </m:sSubPr>
                      <m:e>
                        <m:r>
                          <w:ins w:id="139" w:author="Bo Shen" w:date="2023-01-23T09:51:00Z">
                            <w:rPr>
                              <w:rFonts w:ascii="Cambria Math" w:hAnsi="Cambria Math" w:cs="Times New Roman"/>
                              <w:color w:val="000000" w:themeColor="text1"/>
                            </w:rPr>
                            <m:t>G</m:t>
                          </w:ins>
                        </m:r>
                      </m:e>
                      <m:sub>
                        <m:r>
                          <w:ins w:id="140" w:author="Bo Shen" w:date="2023-01-23T09:51:00Z">
                            <w:rPr>
                              <w:rFonts w:ascii="Cambria Math" w:hAnsi="Cambria Math" w:cs="Times New Roman"/>
                              <w:color w:val="000000" w:themeColor="text1"/>
                            </w:rPr>
                            <m:t>0</m:t>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141"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RDefault="009A40F9" w:rsidP="00C12324">
      <w:pPr>
        <w:spacing w:line="480" w:lineRule="auto"/>
        <w:jc w:val="both"/>
        <w:rPr>
          <w:rFonts w:ascii="Times New Roman" w:hAnsi="Times New Roman" w:cs="Times New Roman"/>
          <w:color w:val="000000" w:themeColor="text1"/>
        </w:rPr>
      </w:pPr>
    </w:p>
    <w:p w14:paraId="161A72D9" w14:textId="12892633" w:rsidR="008E34C6" w:rsidRPr="0060258A" w:rsidRDefault="008E34C6" w:rsidP="00C12324">
      <w:pPr>
        <w:spacing w:line="480" w:lineRule="auto"/>
        <w:jc w:val="both"/>
        <w:rPr>
          <w:rFonts w:ascii="Times New Roman" w:hAnsi="Times New Roman" w:cs="Times New Roman"/>
          <w:color w:val="000000" w:themeColor="text1"/>
        </w:rPr>
      </w:pPr>
    </w:p>
    <w:p w14:paraId="42D70518" w14:textId="5527D0A3" w:rsidR="00AF3E1D" w:rsidRDefault="00EB7983" w:rsidP="00AF3E1D">
      <w:pPr>
        <w:spacing w:line="480" w:lineRule="auto"/>
        <w:jc w:val="both"/>
        <w:rPr>
          <w:ins w:id="142"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737BE463" w14:textId="168EF7F8" w:rsidR="006B1633" w:rsidRPr="0060258A" w:rsidRDefault="006B1633" w:rsidP="006B1633">
      <w:pPr>
        <w:spacing w:line="480" w:lineRule="auto"/>
        <w:jc w:val="center"/>
        <w:rPr>
          <w:rFonts w:ascii="Times New Roman" w:hAnsi="Times New Roman" w:cs="Times New Roman"/>
          <w:color w:val="000000" w:themeColor="text1"/>
        </w:rPr>
        <w:pPrChange w:id="143" w:author="Bo Shen" w:date="2023-03-01T09:34:00Z">
          <w:pPr>
            <w:spacing w:line="480" w:lineRule="auto"/>
            <w:jc w:val="both"/>
          </w:pPr>
        </w:pPrChange>
      </w:pPr>
      <w:ins w:id="144" w:author="Bo Shen" w:date="2023-03-01T09:34:00Z">
        <w:r>
          <w:rPr>
            <w:rFonts w:ascii="Times New Roman" w:hAnsi="Times New Roman" w:cs="Times New Roman"/>
            <w:color w:val="000000" w:themeColor="text1"/>
          </w:rPr>
          <w:t>[Insert Figure 3 about here]</w:t>
        </w:r>
      </w:ins>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0D14827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lastRenderedPageBreak/>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145"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146"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147"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148" w:author="Bo Shen" w:date="2023-01-23T10:58:00Z">
        <w:r w:rsidRPr="0060258A" w:rsidDel="00ED74D2">
          <w:rPr>
            <w:rFonts w:ascii="Times New Roman" w:hAnsi="Times New Roman" w:cs="Times New Roman"/>
            <w:color w:val="000000" w:themeColor="text1"/>
          </w:rPr>
          <w:delText xml:space="preserve">one </w:delText>
        </w:r>
      </w:del>
      <w:ins w:id="149"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150" w:author="Bo Shen" w:date="2023-01-23T18:18:00Z">
        <w:r w:rsidR="00E33C84">
          <w:rPr>
            <w:rFonts w:ascii="Times New Roman" w:hAnsi="Times New Roman" w:cs="Times New Roman"/>
            <w:color w:val="000000" w:themeColor="text1"/>
          </w:rPr>
          <w:t>s</w:t>
        </w:r>
      </w:ins>
      <w:del w:id="151"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152" w:author="Bo Shen" w:date="2023-01-23T18:17:00Z">
        <w:r w:rsidRPr="0060258A" w:rsidDel="00E33C84">
          <w:rPr>
            <w:rFonts w:ascii="Times New Roman" w:hAnsi="Times New Roman" w:cs="Times New Roman"/>
            <w:color w:val="000000" w:themeColor="text1"/>
          </w:rPr>
          <w:delText>6</w:delText>
        </w:r>
      </w:del>
      <w:del w:id="153" w:author="Bo Shen" w:date="2023-01-23T18:18:00Z">
        <w:r w:rsidRPr="0060258A" w:rsidDel="00E33C84">
          <w:rPr>
            <w:rFonts w:ascii="Times New Roman" w:hAnsi="Times New Roman" w:cs="Times New Roman"/>
            <w:color w:val="000000" w:themeColor="text1"/>
          </w:rPr>
          <w:delText xml:space="preserve"> </w:delText>
        </w:r>
      </w:del>
      <w:del w:id="154"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155"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56"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157" w:author="Bo Shen" w:date="2023-01-23T18:21:00Z">
              <w:rPr>
                <w:rFonts w:ascii="Times New Roman" w:hAnsi="Times New Roman" w:cs="Times New Roman"/>
                <w:color w:val="000000" w:themeColor="text1"/>
              </w:rPr>
            </w:rPrChange>
          </w:rPr>
          <w:t>B</w:t>
        </w:r>
        <w:r w:rsidR="003D3ACC">
          <w:rPr>
            <w:rFonts w:ascii="Times New Roman" w:hAnsi="Times New Roman" w:cs="Times New Roman"/>
            <w:color w:val="000000" w:themeColor="text1"/>
          </w:rPr>
          <w:t xml:space="preserve"> = 70.92, and an arbitrary scaling parameter </w:t>
        </w:r>
      </w:ins>
      <m:oMath>
        <m:sSub>
          <m:sSubPr>
            <m:ctrlPr>
              <w:ins w:id="158" w:author="Bo Shen" w:date="2023-01-23T18:21:00Z">
                <w:rPr>
                  <w:rFonts w:ascii="Cambria Math" w:hAnsi="Cambria Math" w:cs="Times New Roman"/>
                  <w:i/>
                  <w:color w:val="000000" w:themeColor="text1"/>
                </w:rPr>
              </w:ins>
            </m:ctrlPr>
          </m:sSubPr>
          <m:e>
            <m:r>
              <w:ins w:id="159" w:author="Bo Shen" w:date="2023-01-23T18:21:00Z">
                <w:rPr>
                  <w:rFonts w:ascii="Cambria Math" w:hAnsi="Cambria Math" w:cs="Times New Roman"/>
                  <w:color w:val="000000" w:themeColor="text1"/>
                </w:rPr>
                <m:t>R</m:t>
              </w:ins>
            </m:r>
          </m:e>
          <m:sub>
            <m:r>
              <w:ins w:id="160" w:author="Bo Shen" w:date="2023-01-23T18:22:00Z">
                <w:rPr>
                  <w:rFonts w:ascii="Cambria Math" w:hAnsi="Cambria Math" w:cs="Times New Roman"/>
                  <w:color w:val="000000" w:themeColor="text1"/>
                </w:rPr>
                <m:t>max</m:t>
              </w:ins>
            </m:r>
          </m:sub>
        </m:sSub>
        <m:func>
          <m:funcPr>
            <m:ctrlPr>
              <w:del w:id="161" w:author="Bo Shen" w:date="2023-01-23T18:22:00Z">
                <w:rPr>
                  <w:rFonts w:ascii="Cambria Math" w:hAnsi="Cambria Math" w:cs="Times New Roman"/>
                  <w:i/>
                  <w:color w:val="000000" w:themeColor="text1"/>
                </w:rPr>
              </w:del>
            </m:ctrlPr>
          </m:funcPr>
          <m:fName>
            <m:r>
              <w:del w:id="162" w:author="Bo Shen" w:date="2023-01-23T18:22:00Z">
                <m:rPr>
                  <m:sty m:val="p"/>
                </m:rPr>
                <w:rPr>
                  <w:rFonts w:ascii="Cambria Math" w:hAnsi="Cambria Math" w:cs="Times New Roman"/>
                  <w:color w:val="000000" w:themeColor="text1"/>
                </w:rPr>
                <m:t>max</m:t>
              </w:del>
            </m:r>
          </m:fName>
          <m:e/>
        </m:func>
      </m:oMath>
      <w:ins w:id="163" w:author="Bo Shen" w:date="2023-01-23T18:21:00Z">
        <w:r w:rsidR="003D3ACC">
          <w:rPr>
            <w:rFonts w:ascii="Times New Roman" w:hAnsi="Times New Roman" w:cs="Times New Roman"/>
            <w:color w:val="000000" w:themeColor="text1"/>
          </w:rPr>
          <w:t xml:space="preserve">; </w:t>
        </w:r>
      </w:ins>
      <w:ins w:id="164" w:author="Bo Shen" w:date="2023-01-23T18:22:00Z">
        <w:r w:rsidR="001F2D80">
          <w:rPr>
            <w:rFonts w:ascii="Times New Roman" w:hAnsi="Times New Roman" w:cs="Times New Roman"/>
            <w:color w:val="000000" w:themeColor="text1"/>
          </w:rPr>
          <w:t xml:space="preserve">see </w:t>
        </w:r>
        <w:r w:rsidR="001F2D80" w:rsidRPr="001F2D80">
          <w:rPr>
            <w:rFonts w:ascii="Times New Roman" w:hAnsi="Times New Roman" w:cs="Times New Roman"/>
            <w:i/>
            <w:iCs/>
            <w:color w:val="000000" w:themeColor="text1"/>
            <w:rPrChange w:id="165" w:author="Bo Shen" w:date="2023-01-23T18:22:00Z">
              <w:rPr>
                <w:rFonts w:ascii="Times New Roman" w:hAnsi="Times New Roman" w:cs="Times New Roman"/>
                <w:color w:val="000000" w:themeColor="text1"/>
              </w:rPr>
            </w:rPrChange>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166"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167" w:author="Bo Shen" w:date="2023-01-23T18:18:00Z">
        <w:r w:rsidR="00F362FE">
          <w:rPr>
            <w:rFonts w:ascii="Times New Roman" w:hAnsi="Times New Roman" w:cs="Times New Roman"/>
            <w:color w:val="000000" w:themeColor="text1"/>
          </w:rPr>
          <w:t>T</w:t>
        </w:r>
      </w:ins>
      <w:del w:id="168"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169" w:author="Bo Shen" w:date="2023-01-23T18:18:00Z">
        <w:r w:rsidR="00F362FE">
          <w:rPr>
            <w:rFonts w:ascii="Times New Roman" w:hAnsi="Times New Roman" w:cs="Times New Roman"/>
            <w:color w:val="000000" w:themeColor="text1"/>
          </w:rPr>
          <w:t xml:space="preserve"> with an additional parameter related to self-excitation (</w:t>
        </w:r>
      </w:ins>
      <m:oMath>
        <m:r>
          <w:ins w:id="170" w:author="Bo Shen" w:date="2023-01-23T18:19:00Z">
            <w:rPr>
              <w:rFonts w:ascii="Cambria Math" w:hAnsi="Cambria Math" w:cs="Times New Roman"/>
              <w:color w:val="000000" w:themeColor="text1"/>
            </w:rPr>
            <m:t>α</m:t>
          </w:ins>
        </m:r>
      </m:oMath>
      <w:ins w:id="171"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172" w:author="Bo Shen" w:date="2023-01-23T18:19:00Z">
        <w:r w:rsidR="00F362FE">
          <w:rPr>
            <w:rFonts w:ascii="Times New Roman" w:hAnsi="Times New Roman" w:cs="Times New Roman"/>
            <w:color w:val="000000" w:themeColor="text1"/>
          </w:rPr>
          <w:t>(</w:t>
        </w:r>
      </w:ins>
      <m:oMath>
        <m:sSub>
          <m:sSubPr>
            <m:ctrlPr>
              <w:ins w:id="173" w:author="Bo Shen" w:date="2023-01-23T18:19:00Z">
                <w:rPr>
                  <w:rFonts w:ascii="Cambria Math" w:hAnsi="Cambria Math" w:cs="Times New Roman"/>
                  <w:i/>
                  <w:color w:val="000000" w:themeColor="text1"/>
                </w:rPr>
              </w:ins>
            </m:ctrlPr>
          </m:sSubPr>
          <m:e>
            <m:r>
              <w:ins w:id="174" w:author="Bo Shen" w:date="2023-01-23T18:19:00Z">
                <w:rPr>
                  <w:rFonts w:ascii="Cambria Math" w:hAnsi="Cambria Math" w:cs="Times New Roman"/>
                  <w:color w:val="000000" w:themeColor="text1"/>
                </w:rPr>
                <m:t>G</m:t>
              </w:ins>
            </m:r>
          </m:e>
          <m:sub>
            <m:r>
              <w:ins w:id="175" w:author="Bo Shen" w:date="2023-01-23T18:19:00Z">
                <w:rPr>
                  <w:rFonts w:ascii="Cambria Math" w:hAnsi="Cambria Math" w:cs="Times New Roman"/>
                  <w:color w:val="000000" w:themeColor="text1"/>
                </w:rPr>
                <m:t>0</m:t>
              </w:ins>
            </m:r>
          </m:sub>
        </m:sSub>
      </m:oMath>
      <w:ins w:id="176"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177" w:author="Bo Shen" w:date="2023-01-23T18:23:00Z">
        <w:r w:rsidR="00F907B9" w:rsidRPr="0060258A">
          <w:rPr>
            <w:rFonts w:ascii="Times New Roman" w:hAnsi="Times New Roman" w:cs="Times New Roman"/>
            <w:i/>
            <w:color w:val="000000" w:themeColor="text1"/>
          </w:rPr>
          <w:t>B</w:t>
        </w:r>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178" w:author="Bo Shen" w:date="2023-01-23T18:23:00Z">
                <w:rPr>
                  <w:rFonts w:ascii="Cambria Math" w:hAnsi="Cambria Math" w:cs="Times New Roman"/>
                  <w:i/>
                  <w:color w:val="000000" w:themeColor="text1"/>
                </w:rPr>
              </w:ins>
            </m:ctrlPr>
          </m:sSubPr>
          <m:e>
            <m:r>
              <w:ins w:id="179" w:author="Bo Shen" w:date="2023-01-23T18:23:00Z">
                <w:rPr>
                  <w:rFonts w:ascii="Cambria Math" w:hAnsi="Cambria Math" w:cs="Times New Roman"/>
                  <w:color w:val="000000" w:themeColor="text1"/>
                </w:rPr>
                <m:t>G</m:t>
              </w:ins>
            </m:r>
          </m:e>
          <m:sub>
            <m:r>
              <w:ins w:id="180" w:author="Bo Shen" w:date="2023-01-23T18:23:00Z">
                <w:rPr>
                  <w:rFonts w:ascii="Cambria Math" w:hAnsi="Cambria Math" w:cs="Times New Roman"/>
                  <w:color w:val="000000" w:themeColor="text1"/>
                </w:rPr>
                <m:t>0</m:t>
              </w:ins>
            </m:r>
          </m:sub>
        </m:sSub>
        <m:r>
          <w:ins w:id="181" w:author="Bo Shen" w:date="2023-01-23T18:23:00Z">
            <w:rPr>
              <w:rFonts w:ascii="Cambria Math" w:hAnsi="Cambria Math" w:cs="Times New Roman"/>
              <w:color w:val="000000" w:themeColor="text1"/>
            </w:rPr>
            <m:t>-α=3.82</m:t>
          </w:ins>
        </m:r>
      </m:oMath>
      <w:ins w:id="182" w:author="Bo Shen" w:date="2023-01-23T18:23:00Z">
        <w:r w:rsidR="00F907B9">
          <w:rPr>
            <w:rFonts w:ascii="Times New Roman" w:hAnsi="Times New Roman" w:cs="Times New Roman"/>
            <w:color w:val="000000" w:themeColor="text1"/>
          </w:rPr>
          <w:t xml:space="preserve">; see </w:t>
        </w:r>
        <w:r w:rsidR="00F907B9" w:rsidRPr="00F907B9">
          <w:rPr>
            <w:rFonts w:ascii="Times New Roman" w:hAnsi="Times New Roman" w:cs="Times New Roman"/>
            <w:i/>
            <w:iCs/>
            <w:color w:val="000000" w:themeColor="text1"/>
            <w:rPrChange w:id="183" w:author="Bo Shen" w:date="2023-01-23T18:23:00Z">
              <w:rPr>
                <w:rFonts w:ascii="Times New Roman" w:hAnsi="Times New Roman" w:cs="Times New Roman"/>
                <w:color w:val="000000" w:themeColor="text1"/>
              </w:rPr>
            </w:rPrChange>
          </w:rPr>
          <w:t>Methods</w:t>
        </w:r>
        <w:r w:rsidR="00F907B9">
          <w:rPr>
            <w:rFonts w:ascii="Times New Roman" w:hAnsi="Times New Roman" w:cs="Times New Roman"/>
            <w:color w:val="000000" w:themeColor="text1"/>
          </w:rPr>
          <w:t xml:space="preserve">; </w:t>
        </w:r>
      </w:ins>
      <w:del w:id="184"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85" w:author="Bo Shen" w:date="2023-01-23T18:19:00Z">
            <w:rPr>
              <w:rFonts w:ascii="Cambria Math" w:hAnsi="Cambria Math" w:cs="Times New Roman"/>
              <w:color w:val="000000" w:themeColor="text1"/>
            </w:rPr>
            <m:t>α</m:t>
          </w:del>
        </m:r>
      </m:oMath>
      <w:del w:id="186"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87" w:author="Bo Shen" w:date="2023-01-23T18:17:00Z">
        <w:r w:rsidR="00E33C84">
          <w:rPr>
            <w:rFonts w:ascii="Times New Roman" w:hAnsi="Times New Roman" w:cs="Times New Roman"/>
            <w:color w:val="000000" w:themeColor="text1"/>
          </w:rPr>
          <w:t>6</w:t>
        </w:r>
      </w:ins>
      <w:del w:id="188" w:author="Bo Shen" w:date="2023-01-23T18:17:00Z">
        <w:r w:rsidRPr="0060258A" w:rsidDel="00E33C84">
          <w:rPr>
            <w:rFonts w:ascii="Times New Roman" w:hAnsi="Times New Roman" w:cs="Times New Roman"/>
            <w:color w:val="000000" w:themeColor="text1"/>
          </w:rPr>
          <w:delText>0</w:delText>
        </w:r>
      </w:del>
      <w:del w:id="189" w:author="Bo Shen" w:date="2023-01-23T18:20:00Z">
        <w:r w:rsidRPr="0060258A" w:rsidDel="008579DB">
          <w:rPr>
            <w:rFonts w:ascii="Times New Roman" w:hAnsi="Times New Roman" w:cs="Times New Roman"/>
            <w:color w:val="000000" w:themeColor="text1"/>
          </w:rPr>
          <w:delText>,</w:delText>
        </w:r>
      </w:del>
      <w:del w:id="190"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91" w:author="Bo Shen" w:date="2023-01-23T18:20:00Z">
        <w:r w:rsidRPr="0060258A" w:rsidDel="008579DB">
          <w:rPr>
            <w:rFonts w:ascii="Times New Roman" w:hAnsi="Times New Roman" w:cs="Times New Roman"/>
            <w:color w:val="000000" w:themeColor="text1"/>
          </w:rPr>
          <w:delText>2</w:delText>
        </w:r>
      </w:del>
      <w:del w:id="192" w:author="Bo Shen" w:date="2023-01-23T18:22:00Z">
        <w:r w:rsidRPr="0060258A" w:rsidDel="00F907B9">
          <w:rPr>
            <w:rFonts w:ascii="Times New Roman" w:hAnsi="Times New Roman" w:cs="Times New Roman"/>
            <w:color w:val="000000" w:themeColor="text1"/>
          </w:rPr>
          <w:delText>,</w:delText>
        </w:r>
      </w:del>
      <w:del w:id="193" w:author="Bo Shen" w:date="2023-01-23T12:02:00Z">
        <w:r w:rsidRPr="0060258A" w:rsidDel="004D7D87">
          <w:rPr>
            <w:rFonts w:ascii="Times New Roman" w:hAnsi="Times New Roman" w:cs="Times New Roman"/>
            <w:color w:val="000000" w:themeColor="text1"/>
          </w:rPr>
          <w:delText xml:space="preserve"> </w:delText>
        </w:r>
      </w:del>
      <m:oMath>
        <m:r>
          <w:del w:id="194" w:author="Bo Shen" w:date="2023-01-23T18:22:00Z">
            <w:rPr>
              <w:rFonts w:ascii="Cambria Math" w:hAnsi="Cambria Math" w:cs="Times New Roman"/>
              <w:color w:val="000000" w:themeColor="text1"/>
            </w:rPr>
            <m:t>α=</m:t>
          </w:del>
        </m:r>
        <m:r>
          <w:del w:id="195"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196"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197" w:author="Bo Shen" w:date="2023-01-23T18:24:00Z">
            <w:rPr>
              <w:rFonts w:ascii="Cambria Math" w:hAnsi="Cambria Math" w:cs="Times New Roman"/>
              <w:color w:val="000000" w:themeColor="text1"/>
            </w:rPr>
            <m:t>α=0</m:t>
          </w:del>
        </m:r>
      </m:oMath>
      <w:del w:id="198"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199"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200"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201" w:author="Bo Shen" w:date="2023-01-23T18:28:00Z">
        <w:r w:rsidRPr="0060258A" w:rsidDel="00EA6C44">
          <w:rPr>
            <w:rFonts w:ascii="Times New Roman" w:hAnsi="Times New Roman" w:cs="Times New Roman"/>
            <w:color w:val="000000" w:themeColor="text1"/>
          </w:rPr>
          <w:delText>)</w:delText>
        </w:r>
      </w:del>
      <w:ins w:id="202" w:author="Bo Shen" w:date="2023-01-23T18:27:00Z">
        <w:r w:rsidR="00EA6C44">
          <w:rPr>
            <w:rFonts w:ascii="Times New Roman" w:hAnsi="Times New Roman" w:cs="Times New Roman"/>
            <w:color w:val="000000" w:themeColor="text1"/>
          </w:rPr>
          <w:t>W</w:t>
        </w:r>
      </w:ins>
      <w:ins w:id="203" w:author="Bo Shen" w:date="2023-01-23T18:26:00Z">
        <w:r w:rsidR="00EA6C44" w:rsidRPr="00EA6C44">
          <w:rPr>
            <w:rFonts w:ascii="Times New Roman" w:hAnsi="Times New Roman" w:cs="Times New Roman"/>
            <w:color w:val="000000" w:themeColor="text1"/>
          </w:rPr>
          <w:t>e acknowledge that</w:t>
        </w:r>
      </w:ins>
      <w:ins w:id="204" w:author="Bo Shen" w:date="2023-01-23T18:27:00Z">
        <w:r w:rsidR="00EA6C44">
          <w:rPr>
            <w:rFonts w:ascii="Times New Roman" w:hAnsi="Times New Roman" w:cs="Times New Roman"/>
            <w:color w:val="000000" w:themeColor="text1"/>
          </w:rPr>
          <w:t xml:space="preserve"> fitting to the current dataset is not able to differentiate</w:t>
        </w:r>
      </w:ins>
      <w:ins w:id="205" w:author="Bo Shen" w:date="2023-01-23T18:28:00Z">
        <w:r w:rsidR="00EA6C44">
          <w:rPr>
            <w:rFonts w:ascii="Times New Roman" w:hAnsi="Times New Roman" w:cs="Times New Roman"/>
            <w:color w:val="000000" w:themeColor="text1"/>
          </w:rPr>
          <w:t xml:space="preserve"> the contributions of</w:t>
        </w:r>
      </w:ins>
      <w:ins w:id="206" w:author="Bo Shen" w:date="2023-01-23T18:26:00Z">
        <w:r w:rsidR="00EA6C44" w:rsidRPr="00EA6C44">
          <w:rPr>
            <w:rFonts w:ascii="Times New Roman" w:hAnsi="Times New Roman" w:cs="Times New Roman"/>
            <w:color w:val="000000" w:themeColor="text1"/>
          </w:rPr>
          <w:t xml:space="preserve"> </w:t>
        </w:r>
      </w:ins>
      <m:oMath>
        <m:r>
          <w:ins w:id="207" w:author="Bo Shen" w:date="2023-01-23T18:27:00Z">
            <w:rPr>
              <w:rFonts w:ascii="Cambria Math" w:hAnsi="Cambria Math" w:cs="Times New Roman"/>
              <w:color w:val="000000" w:themeColor="text1"/>
            </w:rPr>
            <m:t>α</m:t>
          </w:ins>
        </m:r>
      </m:oMath>
      <w:ins w:id="208" w:author="Bo Shen" w:date="2023-01-23T18:27:00Z">
        <w:r w:rsidR="00EA6C44">
          <w:rPr>
            <w:rFonts w:ascii="Times New Roman" w:hAnsi="Times New Roman" w:cs="Times New Roman"/>
            <w:color w:val="000000" w:themeColor="text1"/>
          </w:rPr>
          <w:t xml:space="preserve"> and </w:t>
        </w:r>
      </w:ins>
      <m:oMath>
        <m:sSub>
          <m:sSubPr>
            <m:ctrlPr>
              <w:ins w:id="209" w:author="Bo Shen" w:date="2023-01-23T18:27:00Z">
                <w:rPr>
                  <w:rFonts w:ascii="Cambria Math" w:hAnsi="Cambria Math" w:cs="Times New Roman"/>
                  <w:i/>
                  <w:color w:val="000000" w:themeColor="text1"/>
                </w:rPr>
              </w:ins>
            </m:ctrlPr>
          </m:sSubPr>
          <m:e>
            <m:r>
              <w:ins w:id="210" w:author="Bo Shen" w:date="2023-01-23T18:27:00Z">
                <w:rPr>
                  <w:rFonts w:ascii="Cambria Math" w:hAnsi="Cambria Math" w:cs="Times New Roman"/>
                  <w:color w:val="000000" w:themeColor="text1"/>
                </w:rPr>
                <m:t>G</m:t>
              </w:ins>
            </m:r>
          </m:e>
          <m:sub>
            <m:r>
              <w:ins w:id="211" w:author="Bo Shen" w:date="2023-01-23T18:27:00Z">
                <w:rPr>
                  <w:rFonts w:ascii="Cambria Math" w:hAnsi="Cambria Math" w:cs="Times New Roman"/>
                  <w:color w:val="000000" w:themeColor="text1"/>
                </w:rPr>
                <m:t>0</m:t>
              </w:ins>
            </m:r>
          </m:sub>
        </m:sSub>
      </m:oMath>
      <w:ins w:id="212"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7516AD">
          <w:rPr>
            <w:rFonts w:ascii="Times New Roman" w:hAnsi="Times New Roman" w:cs="Times New Roman"/>
            <w:i/>
            <w:iCs/>
            <w:color w:val="000000" w:themeColor="text1"/>
            <w:rPrChange w:id="213" w:author="Bo Shen" w:date="2023-01-23T18:24:00Z">
              <w:rPr>
                <w:rFonts w:ascii="Times New Roman" w:hAnsi="Times New Roman" w:cs="Times New Roman"/>
                <w:color w:val="000000" w:themeColor="text1"/>
              </w:rPr>
            </w:rPrChange>
          </w:rPr>
          <w:t>Methods</w:t>
        </w:r>
        <w:r w:rsidR="00EA6C44" w:rsidRPr="0060258A">
          <w:rPr>
            <w:rFonts w:ascii="Times New Roman" w:hAnsi="Times New Roman" w:cs="Times New Roman"/>
            <w:color w:val="000000" w:themeColor="text1"/>
          </w:rPr>
          <w:t>)</w:t>
        </w:r>
        <w:r w:rsidR="00EA6C44">
          <w:rPr>
            <w:rFonts w:ascii="Times New Roman" w:hAnsi="Times New Roman" w:cs="Times New Roman"/>
            <w:color w:val="000000" w:themeColor="text1"/>
          </w:rPr>
          <w:t xml:space="preserve">, </w:t>
        </w:r>
      </w:ins>
      <w:ins w:id="214" w:author="Bo Shen" w:date="2023-01-23T18:26:00Z">
        <w:r w:rsidR="00EA6C44" w:rsidRPr="00EA6C44">
          <w:rPr>
            <w:rFonts w:ascii="Times New Roman" w:hAnsi="Times New Roman" w:cs="Times New Roman"/>
            <w:color w:val="000000" w:themeColor="text1"/>
          </w:rPr>
          <w:t>more empirical data is needed to</w:t>
        </w:r>
      </w:ins>
      <w:ins w:id="215" w:author="Bo Shen" w:date="2023-01-23T18:28:00Z">
        <w:r w:rsidR="00EA6C44">
          <w:rPr>
            <w:rFonts w:ascii="Times New Roman" w:hAnsi="Times New Roman" w:cs="Times New Roman"/>
            <w:color w:val="000000" w:themeColor="text1"/>
          </w:rPr>
          <w:t xml:space="preserve"> test</w:t>
        </w:r>
      </w:ins>
      <w:ins w:id="216" w:author="Bo Shen" w:date="2023-01-23T18:29:00Z">
        <w:r w:rsidR="00EA6C44">
          <w:rPr>
            <w:rFonts w:ascii="Times New Roman" w:hAnsi="Times New Roman" w:cs="Times New Roman"/>
            <w:color w:val="000000" w:themeColor="text1"/>
          </w:rPr>
          <w:t xml:space="preserve"> the function of</w:t>
        </w:r>
      </w:ins>
      <w:ins w:id="217" w:author="Bo Shen" w:date="2023-01-23T18:28:00Z">
        <w:r w:rsidR="00EA6C44">
          <w:rPr>
            <w:rFonts w:ascii="Times New Roman" w:hAnsi="Times New Roman" w:cs="Times New Roman"/>
            <w:color w:val="000000" w:themeColor="text1"/>
          </w:rPr>
          <w:t xml:space="preserve"> self-</w:t>
        </w:r>
      </w:ins>
      <w:ins w:id="218" w:author="Bo Shen" w:date="2023-01-23T18:29:00Z">
        <w:r w:rsidR="00EA6C44">
          <w:rPr>
            <w:rFonts w:ascii="Times New Roman" w:hAnsi="Times New Roman" w:cs="Times New Roman"/>
            <w:color w:val="000000" w:themeColor="text1"/>
          </w:rPr>
          <w:t>excitation</w:t>
        </w:r>
      </w:ins>
      <w:ins w:id="219" w:author="Bo Shen" w:date="2023-01-23T18:28:00Z">
        <w:r w:rsidR="00EA6C44">
          <w:rPr>
            <w:rFonts w:ascii="Times New Roman" w:hAnsi="Times New Roman" w:cs="Times New Roman"/>
            <w:color w:val="000000" w:themeColor="text1"/>
          </w:rPr>
          <w:t xml:space="preserve"> </w:t>
        </w:r>
      </w:ins>
      <w:ins w:id="220" w:author="Bo Shen" w:date="2023-01-23T18:29:00Z">
        <w:r w:rsidR="00EA6C44">
          <w:rPr>
            <w:rFonts w:ascii="Times New Roman" w:hAnsi="Times New Roman" w:cs="Times New Roman"/>
            <w:color w:val="000000" w:themeColor="text1"/>
          </w:rPr>
          <w:t xml:space="preserve">on value coding. However, we showed </w:t>
        </w:r>
      </w:ins>
      <w:ins w:id="221" w:author="Bo Shen" w:date="2023-01-23T18:30:00Z">
        <w:r w:rsidR="001E5C85">
          <w:rPr>
            <w:rFonts w:ascii="Times New Roman" w:hAnsi="Times New Roman" w:cs="Times New Roman"/>
            <w:color w:val="000000" w:themeColor="text1"/>
          </w:rPr>
          <w:t>below that self-excitation is critical for generating persistent activities (</w:t>
        </w:r>
      </w:ins>
      <w:ins w:id="222"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223" w:author="Bo Shen" w:date="2023-01-23T18:31:00Z">
              <w:rPr>
                <w:rFonts w:ascii="Times New Roman" w:hAnsi="Times New Roman" w:cs="Times New Roman"/>
                <w:color w:val="000000" w:themeColor="text1"/>
              </w:rPr>
            </w:rPrChange>
          </w:rPr>
          <w:t>line-attractor persistent activity</w:t>
        </w:r>
      </w:ins>
      <w:ins w:id="224" w:author="Bo Shen" w:date="2023-01-23T18:30:00Z">
        <w:r w:rsidR="001E5C85">
          <w:rPr>
            <w:rFonts w:ascii="Times New Roman" w:hAnsi="Times New Roman" w:cs="Times New Roman"/>
            <w:color w:val="000000" w:themeColor="text1"/>
          </w:rPr>
          <w:t>).</w:t>
        </w:r>
      </w:ins>
      <w:del w:id="225"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1B12B99A" w:rsidR="00D05737" w:rsidRPr="0060258A" w:rsidRDefault="00AF3E1D" w:rsidP="00886C3F">
      <w:pPr>
        <w:spacing w:line="480" w:lineRule="auto"/>
        <w:jc w:val="both"/>
        <w:rPr>
          <w:rFonts w:ascii="Times New Roman" w:hAnsi="Times New Roman" w:cs="Times New Roman"/>
          <w:color w:val="000000" w:themeColor="text1"/>
        </w:rPr>
      </w:pPr>
      <w:del w:id="226"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227" w:author="Bo Shen" w:date="2023-01-24T14:20:00Z">
        <w:r w:rsidR="000B41F3">
          <w:rPr>
            <w:rFonts w:ascii="Times New Roman" w:hAnsi="Times New Roman" w:cs="Times New Roman"/>
            <w:color w:val="000000" w:themeColor="text1"/>
          </w:rPr>
          <w:t>F</w:t>
        </w:r>
      </w:ins>
      <w:del w:id="228"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see 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229"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230"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231" w:author="Bo Shen" w:date="2023-01-23T18:33:00Z">
        <w:r w:rsidR="00315C57">
          <w:rPr>
            <w:rFonts w:ascii="Times New Roman" w:hAnsi="Times New Roman" w:cs="Times New Roman"/>
            <w:color w:val="000000" w:themeColor="text1"/>
          </w:rPr>
          <w:t>ies</w:t>
        </w:r>
      </w:ins>
      <w:ins w:id="232" w:author="Bo Shen" w:date="2023-01-24T14:20:00Z">
        <w:r w:rsidR="000B41F3">
          <w:rPr>
            <w:rFonts w:ascii="Times New Roman" w:hAnsi="Times New Roman" w:cs="Times New Roman"/>
            <w:color w:val="000000" w:themeColor="text1"/>
          </w:rPr>
          <w:t xml:space="preserve"> as well as the LDDM and DNM</w:t>
        </w:r>
      </w:ins>
      <w:del w:id="233"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234"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235" w:author="Bo Shen" w:date="2023-01-24T14:20:00Z">
        <w:r w:rsidR="000B41F3">
          <w:rPr>
            <w:rFonts w:ascii="Times New Roman" w:hAnsi="Times New Roman" w:cs="Times New Roman"/>
            <w:color w:val="000000" w:themeColor="text1"/>
          </w:rPr>
          <w:t xml:space="preserve">The </w:t>
        </w:r>
      </w:ins>
      <w:ins w:id="236" w:author="Bo Shen" w:date="2023-01-24T14:21:00Z">
        <w:r w:rsidR="000B41F3">
          <w:rPr>
            <w:rFonts w:ascii="Times New Roman" w:hAnsi="Times New Roman" w:cs="Times New Roman"/>
            <w:color w:val="000000" w:themeColor="text1"/>
          </w:rPr>
          <w:t xml:space="preserve">difference of the </w:t>
        </w:r>
      </w:ins>
      <w:ins w:id="237" w:author="Bo Shen" w:date="2023-01-24T14:20:00Z">
        <w:r w:rsidR="000B41F3">
          <w:rPr>
            <w:rFonts w:ascii="Times New Roman" w:hAnsi="Times New Roman" w:cs="Times New Roman"/>
            <w:color w:val="000000" w:themeColor="text1"/>
          </w:rPr>
          <w:t>perform</w:t>
        </w:r>
      </w:ins>
      <w:ins w:id="238" w:author="Bo Shen" w:date="2023-01-24T14:21:00Z">
        <w:r w:rsidR="000B41F3">
          <w:rPr>
            <w:rFonts w:ascii="Times New Roman" w:hAnsi="Times New Roman" w:cs="Times New Roman"/>
            <w:color w:val="000000" w:themeColor="text1"/>
          </w:rPr>
          <w:t>ance</w:t>
        </w:r>
      </w:ins>
      <w:ins w:id="239" w:author="Bo Shen" w:date="2023-01-24T14:20:00Z">
        <w:r w:rsidR="000B41F3">
          <w:rPr>
            <w:rFonts w:ascii="Times New Roman" w:hAnsi="Times New Roman" w:cs="Times New Roman"/>
            <w:color w:val="000000" w:themeColor="text1"/>
          </w:rPr>
          <w:t xml:space="preserve"> </w:t>
        </w:r>
      </w:ins>
      <w:ins w:id="240" w:author="Bo Shen" w:date="2023-01-24T14:23:00Z">
        <w:r w:rsidR="000B41F3">
          <w:rPr>
            <w:rFonts w:ascii="Times New Roman" w:hAnsi="Times New Roman" w:cs="Times New Roman"/>
            <w:color w:val="000000" w:themeColor="text1"/>
          </w:rPr>
          <w:t>between</w:t>
        </w:r>
      </w:ins>
      <w:ins w:id="241" w:author="Bo Shen" w:date="2023-01-24T14:21:00Z">
        <w:r w:rsidR="000B41F3">
          <w:rPr>
            <w:rFonts w:ascii="Times New Roman" w:hAnsi="Times New Roman" w:cs="Times New Roman"/>
            <w:color w:val="000000" w:themeColor="text1"/>
          </w:rPr>
          <w:t xml:space="preserve"> </w:t>
        </w:r>
      </w:ins>
      <w:ins w:id="242" w:author="Bo Shen" w:date="2023-01-24T14:20:00Z">
        <w:r w:rsidR="000B41F3">
          <w:rPr>
            <w:rFonts w:ascii="Times New Roman" w:hAnsi="Times New Roman" w:cs="Times New Roman"/>
            <w:color w:val="000000" w:themeColor="text1"/>
          </w:rPr>
          <w:t xml:space="preserve">these models </w:t>
        </w:r>
      </w:ins>
      <w:ins w:id="243" w:author="Bo Shen" w:date="2023-01-24T14:21:00Z">
        <w:r w:rsidR="000B41F3">
          <w:rPr>
            <w:rFonts w:ascii="Times New Roman" w:hAnsi="Times New Roman" w:cs="Times New Roman"/>
            <w:color w:val="000000" w:themeColor="text1"/>
          </w:rPr>
          <w:t>is</w:t>
        </w:r>
      </w:ins>
      <w:ins w:id="244" w:author="Bo Shen" w:date="2023-01-24T14:20:00Z">
        <w:r w:rsidR="000B41F3">
          <w:rPr>
            <w:rFonts w:ascii="Times New Roman" w:hAnsi="Times New Roman" w:cs="Times New Roman"/>
            <w:color w:val="000000" w:themeColor="text1"/>
          </w:rPr>
          <w:t xml:space="preserve"> mild</w:t>
        </w:r>
      </w:ins>
      <w:ins w:id="245" w:author="Bo Shen" w:date="2023-01-24T14:21:00Z">
        <w:r w:rsidR="000B41F3">
          <w:rPr>
            <w:rFonts w:ascii="Times New Roman" w:hAnsi="Times New Roman" w:cs="Times New Roman"/>
            <w:color w:val="000000" w:themeColor="text1"/>
          </w:rPr>
          <w:t xml:space="preserve"> because divisive and subtractive type of inhibition differ </w:t>
        </w:r>
      </w:ins>
      <w:ins w:id="246" w:author="Bo Shen" w:date="2023-01-24T14:22:00Z">
        <w:r w:rsidR="000B41F3">
          <w:rPr>
            <w:rFonts w:ascii="Times New Roman" w:hAnsi="Times New Roman" w:cs="Times New Roman"/>
            <w:color w:val="000000" w:themeColor="text1"/>
          </w:rPr>
          <w:t>in a fine-tuned way.</w:t>
        </w:r>
      </w:ins>
      <w:ins w:id="247"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28B64BF1" w14:textId="77777777" w:rsidR="00E557D4" w:rsidRPr="006B1633" w:rsidRDefault="00304739" w:rsidP="00E557D4">
      <w:pPr>
        <w:spacing w:line="480" w:lineRule="auto"/>
        <w:jc w:val="center"/>
        <w:rPr>
          <w:ins w:id="248" w:author="Bo Shen" w:date="2023-03-01T09:38:00Z"/>
          <w:rFonts w:ascii="Times New Roman" w:hAnsi="Times New Roman" w:cs="Times New Roman"/>
          <w:iCs/>
          <w:color w:val="000000" w:themeColor="text1"/>
        </w:rPr>
      </w:pPr>
      <w:r w:rsidRPr="0060258A">
        <w:rPr>
          <w:rFonts w:ascii="Times New Roman" w:hAnsi="Times New Roman" w:cs="Times New Roman"/>
          <w:i/>
          <w:color w:val="000000" w:themeColor="text1"/>
        </w:rPr>
        <w:br w:type="page"/>
      </w:r>
      <w:ins w:id="249" w:author="Bo Shen" w:date="2023-03-01T09:38:00Z">
        <w:r w:rsidR="00E557D4" w:rsidRPr="006B1633">
          <w:rPr>
            <w:rFonts w:ascii="Times New Roman" w:hAnsi="Times New Roman" w:cs="Times New Roman"/>
            <w:iCs/>
            <w:color w:val="000000" w:themeColor="text1"/>
          </w:rPr>
          <w:lastRenderedPageBreak/>
          <w:t>[Insert Figure 4 about here]</w:t>
        </w:r>
      </w:ins>
    </w:p>
    <w:p w14:paraId="748C2707" w14:textId="77777777" w:rsidR="00E557D4" w:rsidRPr="006B1633" w:rsidRDefault="00E557D4" w:rsidP="00E557D4">
      <w:pPr>
        <w:spacing w:line="480" w:lineRule="auto"/>
        <w:jc w:val="center"/>
        <w:rPr>
          <w:ins w:id="250" w:author="Bo Shen" w:date="2023-03-01T09:38:00Z"/>
          <w:rFonts w:ascii="Times New Roman" w:hAnsi="Times New Roman" w:cs="Times New Roman"/>
          <w:iCs/>
          <w:color w:val="000000" w:themeColor="text1"/>
        </w:rPr>
      </w:pPr>
      <w:ins w:id="251" w:author="Bo Shen" w:date="2023-03-01T09:38:00Z">
        <w:r w:rsidRPr="006B1633">
          <w:rPr>
            <w:rFonts w:ascii="Times New Roman" w:hAnsi="Times New Roman" w:cs="Times New Roman"/>
            <w:iCs/>
            <w:color w:val="000000" w:themeColor="text1"/>
          </w:rPr>
          <w:t>[Insert Figure 4-figure supplement 1 about here]</w:t>
        </w:r>
      </w:ins>
    </w:p>
    <w:p w14:paraId="711C8D53" w14:textId="3FC22683" w:rsidR="00304739" w:rsidRPr="0060258A" w:rsidRDefault="00304739" w:rsidP="00304739">
      <w:pPr>
        <w:spacing w:line="480" w:lineRule="auto"/>
        <w:jc w:val="both"/>
        <w:rPr>
          <w:rFonts w:ascii="Times New Roman" w:hAnsi="Times New Roman" w:cs="Times New Roman"/>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65E46397"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252"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253" w:author="Bo Shen" w:date="2023-02-03T17:28:00Z">
        <w:r w:rsidR="00D01211">
          <w:rPr>
            <w:rFonts w:ascii="Times New Roman" w:hAnsi="Times New Roman" w:cs="Times New Roman"/>
            <w:color w:val="000000" w:themeColor="text1"/>
          </w:rPr>
          <w:t xml:space="preserve"> simultaneously with 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254"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255"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256"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257" w:author="Bo Shen" w:date="2023-02-03T17:30:00Z">
        <w:r w:rsidR="00D01211">
          <w:rPr>
            <w:rFonts w:ascii="Times New Roman" w:hAnsi="Times New Roman" w:cs="Times New Roman"/>
            <w:color w:val="000000" w:themeColor="text1"/>
          </w:rPr>
          <w:t xml:space="preserve">(i.e., </w:t>
        </w:r>
      </w:ins>
      <m:oMath>
        <m:r>
          <w:ins w:id="258" w:author="Bo Shen" w:date="2023-02-03T17:30:00Z">
            <w:rPr>
              <w:rFonts w:ascii="Cambria Math" w:hAnsi="Cambria Math" w:cs="Times New Roman"/>
              <w:color w:val="000000" w:themeColor="text1"/>
            </w:rPr>
            <m:t>β</m:t>
          </w:ins>
        </m:r>
      </m:oMath>
      <w:ins w:id="259" w:author="Bo Shen" w:date="2023-02-03T17:30:00Z">
        <w:r w:rsidR="00D01211">
          <w:rPr>
            <w:rFonts w:ascii="Times New Roman" w:hAnsi="Times New Roman" w:cs="Times New Roman"/>
            <w:color w:val="000000" w:themeColor="text1"/>
          </w:rPr>
          <w:t xml:space="preserve"> value) switched </w:t>
        </w:r>
      </w:ins>
      <w:del w:id="260" w:author="Bo Shen" w:date="2023-02-03T17:30:00Z">
        <w:r w:rsidRPr="0060258A" w:rsidDel="00D01211">
          <w:rPr>
            <w:rFonts w:ascii="Times New Roman" w:hAnsi="Times New Roman" w:cs="Times New Roman"/>
            <w:color w:val="000000" w:themeColor="text1"/>
          </w:rPr>
          <w:delText xml:space="preserve">is assumed </w:delText>
        </w:r>
      </w:del>
      <w:ins w:id="261" w:author="Bo Shen" w:date="2023-02-03T17:30:00Z">
        <w:r w:rsidR="00D01211">
          <w:rPr>
            <w:rFonts w:ascii="Times New Roman" w:hAnsi="Times New Roman" w:cs="Times New Roman"/>
            <w:color w:val="000000" w:themeColor="text1"/>
          </w:rPr>
          <w:t>on at the</w:t>
        </w:r>
      </w:ins>
      <w:ins w:id="262" w:author="Bo Shen" w:date="2023-02-03T17:31:00Z">
        <w:r w:rsidR="00D01211">
          <w:rPr>
            <w:rFonts w:ascii="Times New Roman" w:hAnsi="Times New Roman" w:cs="Times New Roman"/>
            <w:color w:val="000000" w:themeColor="text1"/>
          </w:rPr>
          <w:t xml:space="preserve"> go signal,</w:t>
        </w:r>
      </w:ins>
      <w:ins w:id="263" w:author="Bo Shen" w:date="2023-02-03T17:30:00Z">
        <w:r w:rsidR="00D01211" w:rsidRPr="0060258A">
          <w:rPr>
            <w:rFonts w:ascii="Times New Roman" w:hAnsi="Times New Roman" w:cs="Times New Roman"/>
            <w:color w:val="000000" w:themeColor="text1"/>
          </w:rPr>
          <w:t xml:space="preserve"> </w:t>
        </w:r>
      </w:ins>
      <w:del w:id="264"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265"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266"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13A06DD9"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267"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268"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269" w:author="Bo Shen" w:date="2023-02-03T17:21:00Z">
        <w:r w:rsidR="00BF0639" w:rsidRPr="0060258A">
          <w:rPr>
            <w:rFonts w:ascii="Times New Roman" w:hAnsi="Times New Roman" w:cs="Times New Roman"/>
            <w:color w:val="000000" w:themeColor="text1"/>
          </w:rPr>
          <w:t>When we simulated the LDDM with noise (additive Ornstein-</w:t>
        </w:r>
        <w:proofErr w:type="spellStart"/>
        <w:r w:rsidR="00BF0639" w:rsidRPr="0060258A">
          <w:rPr>
            <w:rFonts w:ascii="Times New Roman" w:hAnsi="Times New Roman" w:cs="Times New Roman"/>
            <w:color w:val="000000" w:themeColor="text1"/>
          </w:rPr>
          <w:t>Uhlenbeck</w:t>
        </w:r>
        <w:proofErr w:type="spellEnd"/>
        <w:r w:rsidR="00BF0639" w:rsidRPr="0060258A">
          <w:rPr>
            <w:rFonts w:ascii="Times New Roman" w:hAnsi="Times New Roman" w:cs="Times New Roman"/>
            <w:color w:val="000000" w:themeColor="text1"/>
          </w:rPr>
          <w:t xml:space="preserve"> noise; see Methods for details), the model reproduces the characteristic psychometric and chronometric functions that relate choice accuracy and reaction time (RT) </w:t>
        </w:r>
        <w:proofErr w:type="gramStart"/>
        <w:r w:rsidR="00BF0639" w:rsidRPr="0060258A">
          <w:rPr>
            <w:rFonts w:ascii="Times New Roman" w:hAnsi="Times New Roman" w:cs="Times New Roman"/>
            <w:color w:val="000000" w:themeColor="text1"/>
          </w:rPr>
          <w:t>to</w:t>
        </w:r>
      </w:ins>
      <w:ins w:id="270" w:author="Bo Shen" w:date="2023-02-03T17:22:00Z">
        <w:r w:rsidR="002B13C4">
          <w:rPr>
            <w:rFonts w:ascii="Times New Roman" w:hAnsi="Times New Roman" w:cs="Times New Roman"/>
            <w:color w:val="000000" w:themeColor="text1"/>
          </w:rPr>
          <w:t xml:space="preserve"> </w:t>
        </w:r>
      </w:ins>
      <w:ins w:id="271" w:author="Bo Shen" w:date="2023-02-03T17:21:00Z">
        <w:r w:rsidR="00BF0639" w:rsidRPr="0060258A">
          <w:rPr>
            <w:rFonts w:ascii="Times New Roman" w:hAnsi="Times New Roman" w:cs="Times New Roman"/>
            <w:color w:val="000000" w:themeColor="text1"/>
          </w:rPr>
          <w:t>choice</w:t>
        </w:r>
        <w:proofErr w:type="gramEnd"/>
        <w:r w:rsidR="00BF0639" w:rsidRPr="0060258A">
          <w:rPr>
            <w:rFonts w:ascii="Times New Roman" w:hAnsi="Times New Roman" w:cs="Times New Roman"/>
            <w:color w:val="000000" w:themeColor="text1"/>
          </w:rPr>
          <w:t xml:space="preserve"> difficulty</w:t>
        </w:r>
      </w:ins>
      <w:ins w:id="272" w:author="Bo Shen" w:date="2023-02-13T11:54:00Z">
        <w:r w:rsidR="00DC4E79">
          <w:rPr>
            <w:rFonts w:ascii="Times New Roman" w:hAnsi="Times New Roman" w:cs="Times New Roman"/>
            <w:color w:val="000000" w:themeColor="text1"/>
          </w:rPr>
          <w:t xml:space="preserve"> (see below)</w:t>
        </w:r>
      </w:ins>
      <w:ins w:id="273" w:author="Bo Shen" w:date="2023-02-03T17:21:00Z">
        <w:r w:rsidR="00BF0639">
          <w:rPr>
            <w:rFonts w:ascii="Times New Roman" w:hAnsi="Times New Roman" w:cs="Times New Roman"/>
            <w:color w:val="000000" w:themeColor="text1"/>
          </w:rPr>
          <w:t xml:space="preserve">. </w:t>
        </w:r>
      </w:ins>
      <w:ins w:id="274" w:author="Bo Shen" w:date="2023-02-03T17:22:00Z">
        <w:r w:rsidR="00BF0639">
          <w:rPr>
            <w:rFonts w:ascii="Times New Roman" w:hAnsi="Times New Roman" w:cs="Times New Roman"/>
            <w:color w:val="000000" w:themeColor="text1"/>
          </w:rPr>
          <w:t xml:space="preserve">The LDDM predicts the </w:t>
        </w:r>
      </w:ins>
      <w:ins w:id="275" w:author="Bo Shen" w:date="2023-02-03T17:20:00Z">
        <w:r w:rsidR="00BF0639">
          <w:rPr>
            <w:rFonts w:ascii="Times New Roman" w:hAnsi="Times New Roman" w:cs="Times New Roman"/>
            <w:color w:val="000000" w:themeColor="text1"/>
          </w:rPr>
          <w:t xml:space="preserve">dynamics of the </w:t>
        </w:r>
      </w:ins>
      <w:ins w:id="276" w:author="Bo Shen" w:date="2023-02-03T17:22:00Z">
        <w:r w:rsidR="002B13C4">
          <w:rPr>
            <w:rFonts w:ascii="Times New Roman" w:hAnsi="Times New Roman" w:cs="Times New Roman"/>
            <w:color w:val="000000" w:themeColor="text1"/>
          </w:rPr>
          <w:t>two types of</w:t>
        </w:r>
      </w:ins>
      <w:ins w:id="277"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278"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279"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280" w:author="Bo Shen" w:date="2023-02-03T17:23:00Z">
        <w:r w:rsidR="002B13C4">
          <w:rPr>
            <w:rFonts w:ascii="Times New Roman" w:hAnsi="Times New Roman" w:cs="Times New Roman"/>
            <w:color w:val="000000" w:themeColor="text1"/>
          </w:rPr>
          <w:t xml:space="preserve">underlying the computation of the excitatory neurons </w:t>
        </w:r>
      </w:ins>
      <w:del w:id="281"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282" w:author="Bo Shen" w:date="2023-02-03T17:25:00Z">
        <w:r w:rsidR="002B13C4">
          <w:rPr>
            <w:rFonts w:ascii="Times New Roman" w:hAnsi="Times New Roman" w:cs="Times New Roman"/>
            <w:color w:val="000000" w:themeColor="text1"/>
          </w:rPr>
          <w:t xml:space="preserve">The two </w:t>
        </w:r>
      </w:ins>
      <w:ins w:id="283" w:author="Bo Shen" w:date="2023-02-03T17:23:00Z">
        <w:r w:rsidR="002B13C4" w:rsidRPr="002B13C4">
          <w:rPr>
            <w:rFonts w:ascii="Times New Roman" w:hAnsi="Times New Roman" w:cs="Times New Roman"/>
            <w:i/>
            <w:iCs/>
            <w:color w:val="000000" w:themeColor="text1"/>
            <w:rPrChange w:id="284"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285" w:author="Bo Shen" w:date="2023-02-03T17:25:00Z">
        <w:r w:rsidR="002B13C4">
          <w:rPr>
            <w:rFonts w:ascii="Times New Roman" w:hAnsi="Times New Roman" w:cs="Times New Roman"/>
            <w:color w:val="000000" w:themeColor="text1"/>
          </w:rPr>
          <w:t xml:space="preserve">units share the same activity before </w:t>
        </w:r>
      </w:ins>
      <w:ins w:id="286" w:author="Bo Shen" w:date="2023-02-03T17:26:00Z">
        <w:r w:rsidR="002B13C4">
          <w:rPr>
            <w:rFonts w:ascii="Times New Roman" w:hAnsi="Times New Roman" w:cs="Times New Roman"/>
            <w:color w:val="000000" w:themeColor="text1"/>
          </w:rPr>
          <w:t xml:space="preserve">the </w:t>
        </w:r>
      </w:ins>
      <w:ins w:id="287" w:author="Bo Shen" w:date="2023-02-03T17:32:00Z">
        <w:r w:rsidR="00D01211">
          <w:rPr>
            <w:rFonts w:ascii="Times New Roman" w:hAnsi="Times New Roman" w:cs="Times New Roman"/>
            <w:color w:val="000000" w:themeColor="text1"/>
          </w:rPr>
          <w:t>go signal but bifurcate after the go signal because of disinhibition.</w:t>
        </w:r>
      </w:ins>
      <w:ins w:id="288" w:author="Bo Shen" w:date="2023-02-03T17:25:00Z">
        <w:r w:rsidR="002B13C4">
          <w:rPr>
            <w:rFonts w:ascii="Times New Roman" w:hAnsi="Times New Roman" w:cs="Times New Roman"/>
            <w:color w:val="000000" w:themeColor="text1"/>
          </w:rPr>
          <w:t xml:space="preserve"> </w:t>
        </w:r>
      </w:ins>
      <w:ins w:id="289" w:author="Bo Shen" w:date="2023-02-03T17:32:00Z">
        <w:r w:rsidR="00A5318E">
          <w:rPr>
            <w:rFonts w:ascii="Times New Roman" w:hAnsi="Times New Roman" w:cs="Times New Roman"/>
            <w:color w:val="000000" w:themeColor="text1"/>
          </w:rPr>
          <w:t xml:space="preserve">Different from </w:t>
        </w:r>
        <w:r w:rsidR="00A5318E" w:rsidRPr="00A5318E">
          <w:rPr>
            <w:rFonts w:ascii="Times New Roman" w:hAnsi="Times New Roman" w:cs="Times New Roman"/>
            <w:i/>
            <w:iCs/>
            <w:color w:val="000000" w:themeColor="text1"/>
            <w:rPrChange w:id="290"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291"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292" w:author="Bo Shen" w:date="2023-02-03T17:34:00Z">
        <w:r w:rsidR="00705541">
          <w:rPr>
            <w:rFonts w:ascii="Times New Roman" w:hAnsi="Times New Roman" w:cs="Times New Roman"/>
            <w:color w:val="000000" w:themeColor="text1"/>
          </w:rPr>
          <w:t>in the sub-circuit receivi</w:t>
        </w:r>
      </w:ins>
      <w:ins w:id="293" w:author="Bo Shen" w:date="2023-02-03T17:35:00Z">
        <w:r w:rsidR="00705541">
          <w:rPr>
            <w:rFonts w:ascii="Times New Roman" w:hAnsi="Times New Roman" w:cs="Times New Roman"/>
            <w:color w:val="000000" w:themeColor="text1"/>
          </w:rPr>
          <w:t xml:space="preserve">ng </w:t>
        </w:r>
      </w:ins>
      <w:ins w:id="294" w:author="Bo Shen" w:date="2023-02-03T17:32:00Z">
        <w:r w:rsidR="00A5318E">
          <w:rPr>
            <w:rFonts w:ascii="Times New Roman" w:hAnsi="Times New Roman" w:cs="Times New Roman"/>
            <w:color w:val="000000" w:themeColor="text1"/>
          </w:rPr>
          <w:t>stron</w:t>
        </w:r>
      </w:ins>
      <w:ins w:id="295"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 lower activit</w:t>
        </w:r>
      </w:ins>
      <w:ins w:id="296" w:author="Bo Shen" w:date="2023-02-03T17:35:00Z">
        <w:r w:rsidR="00705541">
          <w:rPr>
            <w:rFonts w:ascii="Times New Roman" w:hAnsi="Times New Roman" w:cs="Times New Roman"/>
            <w:color w:val="000000" w:themeColor="text1"/>
          </w:rPr>
          <w:t>y</w:t>
        </w:r>
      </w:ins>
      <w:ins w:id="297" w:author="Bo Shen" w:date="2023-02-03T17:33:00Z">
        <w:r w:rsidR="00705541">
          <w:rPr>
            <w:rFonts w:ascii="Times New Roman" w:hAnsi="Times New Roman" w:cs="Times New Roman"/>
            <w:color w:val="000000" w:themeColor="text1"/>
          </w:rPr>
          <w:t xml:space="preserve">, </w:t>
        </w:r>
      </w:ins>
      <w:ins w:id="298" w:author="Bo Shen" w:date="2023-02-03T17:35:00Z">
        <w:r w:rsidR="00705541">
          <w:rPr>
            <w:rFonts w:ascii="Times New Roman" w:hAnsi="Times New Roman" w:cs="Times New Roman"/>
            <w:color w:val="000000" w:themeColor="text1"/>
          </w:rPr>
          <w:t xml:space="preserve">indicating a stronger disinhibition from </w:t>
        </w:r>
        <w:r w:rsidR="00705541" w:rsidRPr="00705541">
          <w:rPr>
            <w:rFonts w:ascii="Times New Roman" w:hAnsi="Times New Roman" w:cs="Times New Roman"/>
            <w:i/>
            <w:iCs/>
            <w:color w:val="000000" w:themeColor="text1"/>
            <w:rPrChange w:id="299" w:author="Bo Shen" w:date="2023-02-03T17:35:00Z">
              <w:rPr>
                <w:rFonts w:ascii="Times New Roman" w:hAnsi="Times New Roman" w:cs="Times New Roman"/>
                <w:color w:val="000000" w:themeColor="text1"/>
              </w:rPr>
            </w:rPrChange>
          </w:rPr>
          <w:t>D</w:t>
        </w:r>
        <w:r w:rsidR="00705541">
          <w:rPr>
            <w:rFonts w:ascii="Times New Roman" w:hAnsi="Times New Roman" w:cs="Times New Roman"/>
            <w:color w:val="000000" w:themeColor="text1"/>
          </w:rPr>
          <w:t xml:space="preserve"> </w:t>
        </w:r>
      </w:ins>
      <w:ins w:id="300" w:author="Bo Shen" w:date="2023-02-03T17:37:00Z">
        <w:r w:rsidR="00803C01">
          <w:rPr>
            <w:rFonts w:ascii="Times New Roman" w:hAnsi="Times New Roman" w:cs="Times New Roman"/>
            <w:color w:val="000000" w:themeColor="text1"/>
          </w:rPr>
          <w:t>to</w:t>
        </w:r>
      </w:ins>
      <w:ins w:id="301" w:author="Bo Shen" w:date="2023-02-03T17:34:00Z">
        <w:r w:rsidR="00705541">
          <w:rPr>
            <w:rFonts w:ascii="Times New Roman" w:hAnsi="Times New Roman" w:cs="Times New Roman"/>
            <w:color w:val="000000" w:themeColor="text1"/>
          </w:rPr>
          <w:t xml:space="preserve"> releas</w:t>
        </w:r>
      </w:ins>
      <w:ins w:id="302" w:author="Bo Shen" w:date="2023-02-03T17:37:00Z">
        <w:r w:rsidR="00803C01">
          <w:rPr>
            <w:rFonts w:ascii="Times New Roman" w:hAnsi="Times New Roman" w:cs="Times New Roman"/>
            <w:color w:val="000000" w:themeColor="text1"/>
          </w:rPr>
          <w:t>e</w:t>
        </w:r>
      </w:ins>
      <w:ins w:id="303" w:author="Bo Shen" w:date="2023-02-03T17:36:00Z">
        <w:r w:rsidR="008579A2">
          <w:rPr>
            <w:rFonts w:ascii="Times New Roman" w:hAnsi="Times New Roman" w:cs="Times New Roman"/>
            <w:color w:val="000000" w:themeColor="text1"/>
          </w:rPr>
          <w:t xml:space="preserve"> the gain control on</w:t>
        </w:r>
      </w:ins>
      <w:ins w:id="304" w:author="Bo Shen" w:date="2023-02-03T17:33:00Z">
        <w:r w:rsidR="00705541">
          <w:rPr>
            <w:rFonts w:ascii="Times New Roman" w:hAnsi="Times New Roman" w:cs="Times New Roman"/>
            <w:color w:val="000000" w:themeColor="text1"/>
          </w:rPr>
          <w:t xml:space="preserve"> </w:t>
        </w:r>
      </w:ins>
      <w:ins w:id="305" w:author="Bo Shen" w:date="2023-02-03T17:34:00Z">
        <w:r w:rsidR="00705541">
          <w:rPr>
            <w:rFonts w:ascii="Times New Roman" w:hAnsi="Times New Roman" w:cs="Times New Roman"/>
            <w:color w:val="000000" w:themeColor="text1"/>
          </w:rPr>
          <w:t xml:space="preserve">the </w:t>
        </w:r>
        <w:r w:rsidR="00705541" w:rsidRPr="00705541">
          <w:rPr>
            <w:rFonts w:ascii="Times New Roman" w:hAnsi="Times New Roman" w:cs="Times New Roman"/>
            <w:i/>
            <w:iCs/>
            <w:color w:val="000000" w:themeColor="text1"/>
            <w:rPrChange w:id="306"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del w:id="307"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0FC842E8"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308" w:author="Bo Shen" w:date="2023-02-13T11:48:00Z">
        <w:r w:rsidR="004C2E98">
          <w:rPr>
            <w:rFonts w:ascii="Times New Roman" w:hAnsi="Times New Roman" w:cs="Times New Roman"/>
            <w:color w:val="000000" w:themeColor="text1"/>
          </w:rPr>
          <w:t>We stud</w:t>
        </w:r>
      </w:ins>
      <w:ins w:id="309" w:author="Bo Shen" w:date="2023-02-13T11:49:00Z">
        <w:r w:rsidR="004C2E98">
          <w:rPr>
            <w:rFonts w:ascii="Times New Roman" w:hAnsi="Times New Roman" w:cs="Times New Roman"/>
            <w:color w:val="000000" w:themeColor="text1"/>
          </w:rPr>
          <w:t>y</w:t>
        </w:r>
      </w:ins>
      <w:ins w:id="310" w:author="Bo Shen" w:date="2023-02-13T11:48:00Z">
        <w:r w:rsidR="004C2E98">
          <w:rPr>
            <w:rFonts w:ascii="Times New Roman" w:hAnsi="Times New Roman" w:cs="Times New Roman"/>
            <w:color w:val="000000" w:themeColor="text1"/>
          </w:rPr>
          <w:t xml:space="preserve"> the property of the system under disinhibition </w:t>
        </w:r>
      </w:ins>
      <w:ins w:id="311" w:author="Bo Shen" w:date="2023-02-13T11:49:00Z">
        <w:r w:rsidR="004C2E98">
          <w:rPr>
            <w:rFonts w:ascii="Times New Roman" w:hAnsi="Times New Roman" w:cs="Times New Roman"/>
            <w:color w:val="000000" w:themeColor="text1"/>
          </w:rPr>
          <w:t xml:space="preserve">by conducting </w:t>
        </w:r>
      </w:ins>
      <w:del w:id="312"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313" w:author="Bo Shen" w:date="2023-02-13T11:44:00Z">
        <w:r w:rsidR="001456FC">
          <w:rPr>
            <w:rFonts w:ascii="Times New Roman" w:hAnsi="Times New Roman" w:cs="Times New Roman"/>
            <w:color w:val="000000" w:themeColor="text1"/>
          </w:rPr>
          <w:t xml:space="preserve"> </w:t>
        </w:r>
      </w:ins>
      <w:del w:id="314"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is</w:t>
      </w:r>
      <w:ins w:id="315" w:author="Bo Shen" w:date="2023-02-13T11:49:00Z">
        <w:r w:rsidR="004C2E98">
          <w:rPr>
            <w:rFonts w:ascii="Times New Roman" w:hAnsi="Times New Roman" w:cs="Times New Roman"/>
            <w:color w:val="000000" w:themeColor="text1"/>
          </w:rPr>
          <w:t>.</w:t>
        </w:r>
        <w:r w:rsidR="004C2E98" w:rsidRPr="004C2E98">
          <w:rPr>
            <w:rFonts w:ascii="Times New Roman" w:hAnsi="Times New Roman" w:cs="Times New Roman"/>
            <w:color w:val="000000" w:themeColor="text1"/>
          </w:rPr>
          <w:t xml:space="preserve"> </w:t>
        </w:r>
        <w:r w:rsidR="004C2E98" w:rsidRPr="0060258A">
          <w:rPr>
            <w:rFonts w:ascii="Times New Roman" w:hAnsi="Times New Roman" w:cs="Times New Roman"/>
            <w:color w:val="000000" w:themeColor="text1"/>
          </w:rPr>
          <w:t xml:space="preserve">As shown in </w:t>
        </w:r>
      </w:ins>
      <w:del w:id="316"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317"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318" w:author="Bo Shen" w:date="2023-02-13T11:50:00Z">
        <w:r w:rsidRPr="0060258A" w:rsidDel="004C2E98">
          <w:rPr>
            <w:rFonts w:ascii="Times New Roman" w:hAnsi="Times New Roman" w:cs="Times New Roman"/>
            <w:b/>
            <w:color w:val="000000" w:themeColor="text1"/>
          </w:rPr>
          <w:delText>B</w:delText>
        </w:r>
      </w:del>
      <w:ins w:id="319" w:author="Bo Shen" w:date="2023-02-13T11:50:00Z">
        <w:r w:rsidR="004C2E98">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w:t>
      </w:r>
      <w:r w:rsidRPr="0060258A">
        <w:rPr>
          <w:rFonts w:ascii="Times New Roman" w:hAnsi="Times New Roman" w:cs="Times New Roman"/>
          <w:color w:val="000000" w:themeColor="text1"/>
        </w:rPr>
        <w:lastRenderedPageBreak/>
        <w:t xml:space="preserve">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320" w:author="Bo Shen" w:date="2023-02-13T11:51:00Z">
        <w:r w:rsidRPr="0060258A" w:rsidDel="004C2E98">
          <w:rPr>
            <w:rFonts w:ascii="Times New Roman" w:hAnsi="Times New Roman" w:cs="Times New Roman"/>
            <w:color w:val="000000" w:themeColor="text1"/>
          </w:rPr>
          <w:delText xml:space="preserve">in </w:delText>
        </w:r>
      </w:del>
      <w:ins w:id="321" w:author="Bo Shen" w:date="2023-02-13T11:51:00Z">
        <w:r w:rsidR="004C2E98">
          <w:rPr>
            <w:rFonts w:ascii="Times New Roman" w:hAnsi="Times New Roman" w:cs="Times New Roman"/>
            <w:color w:val="000000" w:themeColor="text1"/>
          </w:rPr>
          <w:t>with</w:t>
        </w:r>
        <w:r w:rsidR="004C2E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w:t>
      </w:r>
      <w:proofErr w:type="spellStart"/>
      <w:r w:rsidRPr="0060258A">
        <w:rPr>
          <w:rFonts w:ascii="Times New Roman" w:hAnsi="Times New Roman" w:cs="Times New Roman"/>
          <w:color w:val="000000" w:themeColor="text1"/>
        </w:rPr>
        <w:t>f</w:t>
      </w:r>
      <w:proofErr w:type="spellEnd"/>
      <w:r w:rsidRPr="0060258A">
        <w:rPr>
          <w:rFonts w:ascii="Times New Roman" w:hAnsi="Times New Roman" w:cs="Times New Roman"/>
          <w:color w:val="000000" w:themeColor="text1"/>
        </w:rPr>
        <w:t xml:space="preserve">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 xml:space="preserve">inactive disinhibition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21CE250E" w14:textId="77777777" w:rsidR="00A91B43" w:rsidRDefault="00100AD2" w:rsidP="00B26F88">
      <w:pPr>
        <w:spacing w:line="480" w:lineRule="auto"/>
        <w:jc w:val="both"/>
        <w:rPr>
          <w:ins w:id="322"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323"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w:lastRenderedPageBreak/>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7075999A" w14:textId="77777777" w:rsidR="00A91B43" w:rsidRDefault="00A91B43" w:rsidP="00A91B43">
      <w:pPr>
        <w:spacing w:line="480" w:lineRule="auto"/>
        <w:jc w:val="center"/>
        <w:rPr>
          <w:ins w:id="324" w:author="Bo Shen" w:date="2023-03-01T09:39:00Z"/>
          <w:rFonts w:ascii="Times New Roman" w:hAnsi="Times New Roman" w:cs="Times New Roman"/>
          <w:color w:val="000000" w:themeColor="text1"/>
        </w:rPr>
        <w:pPrChange w:id="325" w:author="Bo Shen" w:date="2023-03-01T09:40:00Z">
          <w:pPr>
            <w:spacing w:line="480" w:lineRule="auto"/>
            <w:jc w:val="both"/>
          </w:pPr>
        </w:pPrChange>
      </w:pPr>
      <w:ins w:id="326" w:author="Bo Shen" w:date="2023-03-01T09:39:00Z">
        <w:r>
          <w:rPr>
            <w:rFonts w:ascii="Times New Roman" w:hAnsi="Times New Roman" w:cs="Times New Roman"/>
            <w:color w:val="000000" w:themeColor="text1"/>
          </w:rPr>
          <w:t>[Insert Figure 5 about here]</w:t>
        </w:r>
      </w:ins>
    </w:p>
    <w:p w14:paraId="31059868" w14:textId="77777777" w:rsidR="00586E63" w:rsidRDefault="00A91B43" w:rsidP="00586E63">
      <w:pPr>
        <w:spacing w:line="480" w:lineRule="auto"/>
        <w:jc w:val="center"/>
        <w:rPr>
          <w:ins w:id="327" w:author="Bo Shen" w:date="2023-03-01T09:40:00Z"/>
          <w:rFonts w:ascii="Times New Roman" w:hAnsi="Times New Roman" w:cs="Times New Roman"/>
          <w:color w:val="000000" w:themeColor="text1"/>
        </w:rPr>
        <w:pPrChange w:id="328" w:author="Bo Shen" w:date="2023-03-01T09:40:00Z">
          <w:pPr>
            <w:spacing w:line="480" w:lineRule="auto"/>
          </w:pPr>
        </w:pPrChange>
      </w:pPr>
      <w:ins w:id="329" w:author="Bo Shen" w:date="2023-03-01T09:39:00Z">
        <w:r>
          <w:rPr>
            <w:rFonts w:ascii="Times New Roman" w:hAnsi="Times New Roman" w:cs="Times New Roman"/>
            <w:color w:val="000000" w:themeColor="text1"/>
          </w:rPr>
          <w:t xml:space="preserve">[Insert Figure 5-figure supplement </w:t>
        </w:r>
      </w:ins>
      <w:ins w:id="330" w:author="Bo Shen" w:date="2023-03-01T09:40:00Z">
        <w:r>
          <w:rPr>
            <w:rFonts w:ascii="Times New Roman" w:hAnsi="Times New Roman" w:cs="Times New Roman"/>
            <w:color w:val="000000" w:themeColor="text1"/>
          </w:rPr>
          <w:t>1 about here]</w:t>
        </w:r>
      </w:ins>
    </w:p>
    <w:p w14:paraId="74E3FAD9" w14:textId="77777777" w:rsidR="00586E63" w:rsidRDefault="00586E63" w:rsidP="00586E63">
      <w:pPr>
        <w:spacing w:line="480" w:lineRule="auto"/>
        <w:rPr>
          <w:ins w:id="331" w:author="Bo Shen" w:date="2023-03-01T09:40:00Z"/>
          <w:rFonts w:ascii="Times New Roman" w:hAnsi="Times New Roman" w:cs="Times New Roman"/>
          <w:color w:val="000000" w:themeColor="text1"/>
        </w:rPr>
      </w:pPr>
    </w:p>
    <w:p w14:paraId="00215ED8" w14:textId="77777777" w:rsidR="00586E63" w:rsidRDefault="00586E63" w:rsidP="00586E63">
      <w:pPr>
        <w:spacing w:line="480" w:lineRule="auto"/>
        <w:rPr>
          <w:ins w:id="332" w:author="Bo Shen" w:date="2023-03-01T09:40:00Z"/>
          <w:rFonts w:ascii="Times New Roman" w:hAnsi="Times New Roman" w:cs="Times New Roman"/>
          <w:color w:val="000000" w:themeColor="text1"/>
        </w:rPr>
      </w:pPr>
    </w:p>
    <w:p w14:paraId="0891AEE7" w14:textId="61D29C78" w:rsidR="00886C3F" w:rsidRPr="0060258A" w:rsidRDefault="0066106F" w:rsidP="00586E63">
      <w:pPr>
        <w:spacing w:line="480" w:lineRule="auto"/>
        <w:rPr>
          <w:rFonts w:ascii="Times New Roman" w:hAnsi="Times New Roman" w:cs="Times New Roman"/>
          <w:i/>
          <w:color w:val="000000" w:themeColor="text1"/>
        </w:rPr>
        <w:pPrChange w:id="333" w:author="Bo Shen" w:date="2023-03-01T09:40:00Z">
          <w:pPr>
            <w:spacing w:line="480" w:lineRule="auto"/>
            <w:jc w:val="both"/>
          </w:pPr>
        </w:pPrChange>
      </w:pPr>
      <w:r w:rsidRPr="0060258A">
        <w:rPr>
          <w:rFonts w:ascii="Times New Roman" w:hAnsi="Times New Roman" w:cs="Times New Roman"/>
          <w:color w:val="000000" w:themeColor="text1"/>
        </w:rPr>
        <w:br w:type="page"/>
      </w:r>
      <w:r w:rsidR="00886C3F" w:rsidRPr="0060258A">
        <w:rPr>
          <w:rFonts w:ascii="Times New Roman" w:hAnsi="Times New Roman" w:cs="Times New Roman"/>
          <w:i/>
          <w:color w:val="000000" w:themeColor="text1"/>
        </w:rPr>
        <w:lastRenderedPageBreak/>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conductance-based biophysical models</w:t>
      </w:r>
      <w:ins w:id="334"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335"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4171255F"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336"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37" w:author="Bo Shen" w:date="2023-01-26T14:21:00Z">
        <w:r w:rsidR="003011F1">
          <w:rPr>
            <w:rFonts w:ascii="Times New Roman" w:hAnsi="Times New Roman" w:cs="Times New Roman"/>
            <w:color w:val="000000" w:themeColor="text1"/>
          </w:rPr>
          <w:t xml:space="preserve">We set </w:t>
        </w:r>
      </w:ins>
      <w:del w:id="338"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339" w:author="Bo Shen" w:date="2023-01-26T14:22:00Z">
        <w:r w:rsidRPr="0060258A" w:rsidDel="003011F1">
          <w:rPr>
            <w:rFonts w:ascii="Times New Roman" w:hAnsi="Times New Roman" w:cs="Times New Roman"/>
            <w:color w:val="000000" w:themeColor="text1"/>
          </w:rPr>
          <w:delText>for simplicity</w:delText>
        </w:r>
      </w:del>
      <w:ins w:id="340"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341" w:author="Bo Shen" w:date="2023-01-26T14:22:00Z">
              <w:rPr>
                <w:rFonts w:ascii="Times New Roman" w:hAnsi="Times New Roman" w:cs="Times New Roman"/>
                <w:color w:val="000000" w:themeColor="text1"/>
              </w:rPr>
            </w:rPrChange>
          </w:rPr>
          <w:t>B</w:t>
        </w:r>
        <w:r w:rsidR="003011F1">
          <w:rPr>
            <w:rFonts w:ascii="Times New Roman" w:hAnsi="Times New Roman" w:cs="Times New Roman"/>
            <w:color w:val="000000" w:themeColor="text1"/>
          </w:rPr>
          <w:t xml:space="preserve"> as zero</w:t>
        </w:r>
      </w:ins>
      <w:ins w:id="342" w:author="Bo Shen" w:date="2023-01-26T14:27:00Z">
        <w:r w:rsidR="00BE4D64">
          <w:rPr>
            <w:rFonts w:ascii="Times New Roman" w:hAnsi="Times New Roman" w:cs="Times New Roman"/>
            <w:color w:val="000000" w:themeColor="text1"/>
          </w:rPr>
          <w:t>. We realized that</w:t>
        </w:r>
      </w:ins>
      <w:ins w:id="343" w:author="Bo Shen" w:date="2023-01-26T14:48:00Z">
        <w:r w:rsidR="00D60EEE">
          <w:rPr>
            <w:rFonts w:ascii="Times New Roman" w:hAnsi="Times New Roman" w:cs="Times New Roman"/>
            <w:color w:val="000000" w:themeColor="text1"/>
          </w:rPr>
          <w:t xml:space="preserve"> the collinearity issue between</w:t>
        </w:r>
      </w:ins>
      <w:ins w:id="344" w:author="Bo Shen" w:date="2023-01-26T15:01:00Z">
        <w:r w:rsidR="00EF25FA">
          <w:rPr>
            <w:rFonts w:ascii="Times New Roman" w:hAnsi="Times New Roman" w:cs="Times New Roman"/>
            <w:color w:val="000000" w:themeColor="text1"/>
          </w:rPr>
          <w:t xml:space="preserve"> baseline gain control (</w:t>
        </w:r>
      </w:ins>
      <m:oMath>
        <m:sSub>
          <m:sSubPr>
            <m:ctrlPr>
              <w:ins w:id="345" w:author="Bo Shen" w:date="2023-01-26T14:27:00Z">
                <w:rPr>
                  <w:rFonts w:ascii="Cambria Math" w:hAnsi="Cambria Math" w:cs="Times New Roman"/>
                  <w:i/>
                  <w:color w:val="000000" w:themeColor="text1"/>
                </w:rPr>
              </w:ins>
            </m:ctrlPr>
          </m:sSubPr>
          <m:e>
            <m:r>
              <w:ins w:id="346" w:author="Bo Shen" w:date="2023-01-26T14:27:00Z">
                <w:rPr>
                  <w:rFonts w:ascii="Cambria Math" w:hAnsi="Cambria Math" w:cs="Times New Roman"/>
                  <w:color w:val="000000" w:themeColor="text1"/>
                </w:rPr>
                <m:t>G</m:t>
              </w:ins>
            </m:r>
          </m:e>
          <m:sub>
            <m:r>
              <w:ins w:id="347" w:author="Bo Shen" w:date="2023-01-26T14:27:00Z">
                <w:rPr>
                  <w:rFonts w:ascii="Cambria Math" w:hAnsi="Cambria Math" w:cs="Times New Roman"/>
                  <w:color w:val="000000" w:themeColor="text1"/>
                </w:rPr>
                <m:t>0</m:t>
              </w:ins>
            </m:r>
          </m:sub>
        </m:sSub>
      </m:oMath>
      <w:ins w:id="348" w:author="Bo Shen" w:date="2023-01-26T15:01:00Z">
        <w:r w:rsidR="00EF25FA">
          <w:rPr>
            <w:rFonts w:ascii="Times New Roman" w:hAnsi="Times New Roman" w:cs="Times New Roman"/>
            <w:color w:val="000000" w:themeColor="text1"/>
          </w:rPr>
          <w:t>)</w:t>
        </w:r>
      </w:ins>
      <w:ins w:id="349" w:author="Bo Shen" w:date="2023-01-26T14:27:00Z">
        <w:r w:rsidR="00BE4D64">
          <w:rPr>
            <w:rFonts w:ascii="Times New Roman" w:hAnsi="Times New Roman" w:cs="Times New Roman"/>
            <w:color w:val="000000" w:themeColor="text1"/>
          </w:rPr>
          <w:t xml:space="preserve"> and</w:t>
        </w:r>
      </w:ins>
      <w:ins w:id="350" w:author="Bo Shen" w:date="2023-01-26T15:01:00Z">
        <w:r w:rsidR="00EF25FA">
          <w:rPr>
            <w:rFonts w:ascii="Times New Roman" w:hAnsi="Times New Roman" w:cs="Times New Roman"/>
            <w:color w:val="000000" w:themeColor="text1"/>
          </w:rPr>
          <w:t xml:space="preserve"> self-excit</w:t>
        </w:r>
      </w:ins>
      <w:ins w:id="351" w:author="Bo Shen" w:date="2023-01-26T15:02:00Z">
        <w:r w:rsidR="00EF25FA">
          <w:rPr>
            <w:rFonts w:ascii="Times New Roman" w:hAnsi="Times New Roman" w:cs="Times New Roman"/>
            <w:color w:val="000000" w:themeColor="text1"/>
          </w:rPr>
          <w:t>ation</w:t>
        </w:r>
      </w:ins>
      <w:ins w:id="352" w:author="Bo Shen" w:date="2023-01-26T14:27:00Z">
        <w:r w:rsidR="00BE4D64">
          <w:rPr>
            <w:rFonts w:ascii="Times New Roman" w:hAnsi="Times New Roman" w:cs="Times New Roman"/>
            <w:color w:val="000000" w:themeColor="text1"/>
          </w:rPr>
          <w:t xml:space="preserve"> </w:t>
        </w:r>
      </w:ins>
      <w:ins w:id="353" w:author="Bo Shen" w:date="2023-01-26T15:02:00Z">
        <w:r w:rsidR="00EF25FA">
          <w:rPr>
            <w:rFonts w:ascii="Times New Roman" w:hAnsi="Times New Roman" w:cs="Times New Roman"/>
            <w:color w:val="000000" w:themeColor="text1"/>
          </w:rPr>
          <w:t>(</w:t>
        </w:r>
      </w:ins>
      <m:oMath>
        <m:r>
          <w:ins w:id="354" w:author="Bo Shen" w:date="2023-01-26T14:28:00Z">
            <w:rPr>
              <w:rFonts w:ascii="Cambria Math" w:hAnsi="Cambria Math" w:cs="Times New Roman"/>
              <w:color w:val="000000" w:themeColor="text1"/>
            </w:rPr>
            <m:t>α</m:t>
          </w:ins>
        </m:r>
      </m:oMath>
      <w:ins w:id="355" w:author="Bo Shen" w:date="2023-01-26T15:02:00Z">
        <w:r w:rsidR="00EF25FA">
          <w:rPr>
            <w:rFonts w:ascii="Times New Roman" w:hAnsi="Times New Roman" w:cs="Times New Roman"/>
            <w:color w:val="000000" w:themeColor="text1"/>
          </w:rPr>
          <w:t>)</w:t>
        </w:r>
      </w:ins>
      <w:ins w:id="356" w:author="Bo Shen" w:date="2023-01-26T14:28:00Z">
        <w:r w:rsidR="00BE4D64">
          <w:rPr>
            <w:rFonts w:ascii="Times New Roman" w:hAnsi="Times New Roman" w:cs="Times New Roman"/>
            <w:color w:val="000000" w:themeColor="text1"/>
          </w:rPr>
          <w:t xml:space="preserve"> </w:t>
        </w:r>
      </w:ins>
      <w:ins w:id="357" w:author="Bo Shen" w:date="2023-01-26T14:48:00Z">
        <w:r w:rsidR="00D60EEE">
          <w:rPr>
            <w:rFonts w:ascii="Times New Roman" w:hAnsi="Times New Roman" w:cs="Times New Roman"/>
            <w:color w:val="000000" w:themeColor="text1"/>
          </w:rPr>
          <w:t xml:space="preserve">we mentioned </w:t>
        </w:r>
      </w:ins>
      <w:ins w:id="358" w:author="Bo Shen" w:date="2023-01-26T14:49:00Z">
        <w:r w:rsidR="00D60EEE">
          <w:rPr>
            <w:rFonts w:ascii="Times New Roman" w:hAnsi="Times New Roman" w:cs="Times New Roman"/>
            <w:color w:val="000000" w:themeColor="text1"/>
          </w:rPr>
          <w:t xml:space="preserve">above </w:t>
        </w:r>
      </w:ins>
      <w:ins w:id="359" w:author="Bo Shen" w:date="2023-01-26T14:48:00Z">
        <w:r w:rsidR="00D60EEE">
          <w:rPr>
            <w:rFonts w:ascii="Times New Roman" w:hAnsi="Times New Roman" w:cs="Times New Roman"/>
            <w:color w:val="000000" w:themeColor="text1"/>
          </w:rPr>
          <w:t>(</w:t>
        </w:r>
      </w:ins>
      <w:ins w:id="360"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361" w:author="Bo Shen" w:date="2023-01-26T14:50:00Z">
              <w:rPr>
                <w:rFonts w:ascii="Times New Roman" w:hAnsi="Times New Roman" w:cs="Times New Roman"/>
                <w:color w:val="000000" w:themeColor="text1"/>
              </w:rPr>
            </w:rPrChange>
          </w:rPr>
          <w:t>Fig. 4</w:t>
        </w:r>
      </w:ins>
      <w:ins w:id="362" w:author="Bo Shen" w:date="2023-01-26T14:48:00Z">
        <w:r w:rsidR="00D60EEE">
          <w:rPr>
            <w:rFonts w:ascii="Times New Roman" w:hAnsi="Times New Roman" w:cs="Times New Roman"/>
            <w:color w:val="000000" w:themeColor="text1"/>
          </w:rPr>
          <w:t xml:space="preserve">) </w:t>
        </w:r>
      </w:ins>
      <w:ins w:id="363" w:author="Bo Shen" w:date="2023-01-26T14:43:00Z">
        <w:r w:rsidR="003E7760">
          <w:rPr>
            <w:rFonts w:ascii="Times New Roman" w:hAnsi="Times New Roman" w:cs="Times New Roman"/>
            <w:color w:val="000000" w:themeColor="text1"/>
          </w:rPr>
          <w:t xml:space="preserve">still </w:t>
        </w:r>
      </w:ins>
      <w:ins w:id="364" w:author="Bo Shen" w:date="2023-01-26T15:02:00Z">
        <w:r w:rsidR="003A5C9B">
          <w:rPr>
            <w:rFonts w:ascii="Times New Roman" w:hAnsi="Times New Roman" w:cs="Times New Roman"/>
            <w:color w:val="000000" w:themeColor="text1"/>
          </w:rPr>
          <w:t>exists</w:t>
        </w:r>
      </w:ins>
      <w:ins w:id="365" w:author="Bo Shen" w:date="2023-01-26T14:50:00Z">
        <w:r w:rsidR="00D60EEE">
          <w:rPr>
            <w:rFonts w:ascii="Times New Roman" w:hAnsi="Times New Roman" w:cs="Times New Roman"/>
            <w:color w:val="000000" w:themeColor="text1"/>
          </w:rPr>
          <w:t xml:space="preserve"> in </w:t>
        </w:r>
      </w:ins>
      <w:ins w:id="366" w:author="Bo Shen" w:date="2023-01-26T14:30:00Z">
        <w:r w:rsidR="007F2E03">
          <w:rPr>
            <w:rFonts w:ascii="Times New Roman" w:hAnsi="Times New Roman" w:cs="Times New Roman"/>
            <w:color w:val="000000" w:themeColor="text1"/>
          </w:rPr>
          <w:t>predicting WTA cho</w:t>
        </w:r>
      </w:ins>
      <w:ins w:id="367" w:author="Bo Shen" w:date="2023-01-26T14:44:00Z">
        <w:r w:rsidR="003E7760">
          <w:rPr>
            <w:rFonts w:ascii="Times New Roman" w:hAnsi="Times New Roman" w:cs="Times New Roman"/>
            <w:color w:val="000000" w:themeColor="text1"/>
          </w:rPr>
          <w:t>ice</w:t>
        </w:r>
      </w:ins>
      <w:ins w:id="368" w:author="Bo Shen" w:date="2023-01-26T14:50:00Z">
        <w:r w:rsidR="00D60EEE">
          <w:rPr>
            <w:rFonts w:ascii="Times New Roman" w:hAnsi="Times New Roman" w:cs="Times New Roman"/>
            <w:color w:val="000000" w:themeColor="text1"/>
          </w:rPr>
          <w:t xml:space="preserve"> behavior</w:t>
        </w:r>
      </w:ins>
      <w:ins w:id="369" w:author="Bo Shen" w:date="2023-01-26T14:45:00Z">
        <w:r w:rsidR="003E7760">
          <w:rPr>
            <w:rFonts w:ascii="Times New Roman" w:hAnsi="Times New Roman" w:cs="Times New Roman"/>
            <w:color w:val="000000" w:themeColor="text1"/>
          </w:rPr>
          <w:t xml:space="preserve"> </w:t>
        </w:r>
      </w:ins>
      <w:ins w:id="370" w:author="Bo Shen" w:date="2023-01-26T14:44:00Z">
        <w:r w:rsidR="003E7760">
          <w:rPr>
            <w:rFonts w:ascii="Times New Roman" w:hAnsi="Times New Roman" w:cs="Times New Roman"/>
            <w:color w:val="000000" w:themeColor="text1"/>
          </w:rPr>
          <w:t>(</w:t>
        </w:r>
      </w:ins>
      <w:ins w:id="371" w:author="Bo Shen" w:date="2023-01-26T14:45:00Z">
        <w:r w:rsidR="003E7760">
          <w:rPr>
            <w:rFonts w:ascii="Times New Roman" w:hAnsi="Times New Roman" w:cs="Times New Roman"/>
            <w:color w:val="000000" w:themeColor="text1"/>
          </w:rPr>
          <w:t xml:space="preserve">see </w:t>
        </w:r>
      </w:ins>
      <w:ins w:id="372"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373" w:author="Bo Shen" w:date="2023-01-27T18:08:00Z">
        <w:r w:rsidR="00E76512">
          <w:rPr>
            <w:rFonts w:ascii="Times New Roman" w:hAnsi="Times New Roman" w:cs="Times New Roman"/>
            <w:b/>
            <w:color w:val="000000" w:themeColor="text1"/>
            <w:lang w:eastAsia="zh-TW"/>
          </w:rPr>
          <w:t>3</w:t>
        </w:r>
      </w:ins>
      <w:ins w:id="374" w:author="Bo Shen" w:date="2023-01-26T14:44:00Z">
        <w:r w:rsidR="003E7760">
          <w:rPr>
            <w:rFonts w:ascii="Times New Roman" w:hAnsi="Times New Roman" w:cs="Times New Roman"/>
            <w:color w:val="000000" w:themeColor="text1"/>
          </w:rPr>
          <w:t>)</w:t>
        </w:r>
      </w:ins>
      <w:ins w:id="375" w:author="Bo Shen" w:date="2023-01-26T14:47:00Z">
        <w:r w:rsidR="003E7760">
          <w:rPr>
            <w:rFonts w:ascii="Times New Roman" w:hAnsi="Times New Roman" w:cs="Times New Roman"/>
            <w:color w:val="000000" w:themeColor="text1"/>
          </w:rPr>
          <w:t xml:space="preserve">. </w:t>
        </w:r>
      </w:ins>
      <w:ins w:id="376" w:author="Bo Shen" w:date="2023-01-26T14:46:00Z">
        <w:r w:rsidR="003E7760">
          <w:rPr>
            <w:rFonts w:ascii="Times New Roman" w:hAnsi="Times New Roman" w:cs="Times New Roman"/>
            <w:color w:val="000000" w:themeColor="text1"/>
          </w:rPr>
          <w:t xml:space="preserve"> </w:t>
        </w:r>
      </w:ins>
      <w:ins w:id="377" w:author="Bo Shen" w:date="2023-01-26T14:50:00Z">
        <w:r w:rsidR="00D60EEE">
          <w:rPr>
            <w:rFonts w:ascii="Times New Roman" w:hAnsi="Times New Roman" w:cs="Times New Roman"/>
            <w:color w:val="000000" w:themeColor="text1"/>
          </w:rPr>
          <w:t xml:space="preserve">Thus, </w:t>
        </w:r>
      </w:ins>
      <w:ins w:id="378" w:author="Bo Shen" w:date="2023-01-26T14:51:00Z">
        <w:r w:rsidR="00D60EEE">
          <w:rPr>
            <w:rFonts w:ascii="Times New Roman" w:hAnsi="Times New Roman" w:cs="Times New Roman"/>
            <w:color w:val="000000" w:themeColor="text1"/>
          </w:rPr>
          <w:t xml:space="preserve">we </w:t>
        </w:r>
      </w:ins>
      <w:ins w:id="379" w:author="Bo Shen" w:date="2023-01-26T15:02:00Z">
        <w:r w:rsidR="00767265">
          <w:rPr>
            <w:rFonts w:ascii="Times New Roman" w:hAnsi="Times New Roman" w:cs="Times New Roman"/>
            <w:color w:val="000000" w:themeColor="text1"/>
          </w:rPr>
          <w:t xml:space="preserve">kept </w:t>
        </w:r>
      </w:ins>
      <m:oMath>
        <m:r>
          <w:ins w:id="380" w:author="Bo Shen" w:date="2023-01-26T15:02:00Z">
            <w:rPr>
              <w:rFonts w:ascii="Cambria Math" w:hAnsi="Cambria Math" w:cs="Times New Roman"/>
              <w:color w:val="000000" w:themeColor="text1"/>
              <w:lang w:eastAsia="zh-TW"/>
            </w:rPr>
            <m:t>α</m:t>
          </w:ins>
        </m:r>
      </m:oMath>
      <w:ins w:id="381" w:author="Bo Shen" w:date="2023-01-26T15:02:00Z">
        <w:r w:rsidR="00767265">
          <w:rPr>
            <w:rFonts w:ascii="Times New Roman" w:hAnsi="Times New Roman" w:cs="Times New Roman"/>
            <w:color w:val="000000" w:themeColor="text1"/>
          </w:rPr>
          <w:t xml:space="preserve"> as a free parameter</w:t>
        </w:r>
      </w:ins>
      <w:ins w:id="382" w:author="Bo Shen" w:date="2023-01-26T15:03:00Z">
        <w:r w:rsidR="00767265">
          <w:rPr>
            <w:rFonts w:ascii="Times New Roman" w:hAnsi="Times New Roman" w:cs="Times New Roman"/>
            <w:color w:val="000000" w:themeColor="text1"/>
          </w:rPr>
          <w:t xml:space="preserve"> but</w:t>
        </w:r>
      </w:ins>
      <w:ins w:id="383" w:author="Bo Shen" w:date="2023-01-26T15:02:00Z">
        <w:r w:rsidR="00767265">
          <w:rPr>
            <w:rFonts w:ascii="Times New Roman" w:hAnsi="Times New Roman" w:cs="Times New Roman"/>
            <w:color w:val="000000" w:themeColor="text1"/>
          </w:rPr>
          <w:t xml:space="preserve"> </w:t>
        </w:r>
      </w:ins>
      <w:ins w:id="384" w:author="Bo Shen" w:date="2023-01-26T14:51:00Z">
        <w:r w:rsidR="00D60EEE">
          <w:rPr>
            <w:rFonts w:ascii="Times New Roman" w:hAnsi="Times New Roman" w:cs="Times New Roman"/>
            <w:color w:val="000000" w:themeColor="text1"/>
          </w:rPr>
          <w:t xml:space="preserve">set the </w:t>
        </w:r>
      </w:ins>
      <m:oMath>
        <m:sSub>
          <m:sSubPr>
            <m:ctrlPr>
              <w:ins w:id="385" w:author="Bo Shen" w:date="2023-01-26T14:51:00Z">
                <w:rPr>
                  <w:rFonts w:ascii="Cambria Math" w:hAnsi="Cambria Math" w:cs="Times New Roman"/>
                  <w:i/>
                  <w:color w:val="000000" w:themeColor="text1"/>
                </w:rPr>
              </w:ins>
            </m:ctrlPr>
          </m:sSubPr>
          <m:e>
            <m:r>
              <w:ins w:id="386" w:author="Bo Shen" w:date="2023-01-26T14:51:00Z">
                <w:rPr>
                  <w:rFonts w:ascii="Cambria Math" w:hAnsi="Cambria Math" w:cs="Times New Roman"/>
                  <w:color w:val="000000" w:themeColor="text1"/>
                </w:rPr>
                <m:t>G</m:t>
              </w:ins>
            </m:r>
          </m:e>
          <m:sub>
            <m:r>
              <w:ins w:id="387" w:author="Bo Shen" w:date="2023-01-26T14:51:00Z">
                <w:rPr>
                  <w:rFonts w:ascii="Cambria Math" w:hAnsi="Cambria Math" w:cs="Times New Roman"/>
                  <w:color w:val="000000" w:themeColor="text1"/>
                </w:rPr>
                <m:t>0</m:t>
              </w:ins>
            </m:r>
          </m:sub>
        </m:sSub>
      </m:oMath>
      <w:ins w:id="388" w:author="Bo Shen" w:date="2023-01-26T14:51:00Z">
        <w:r w:rsidR="00D60EEE">
          <w:rPr>
            <w:rFonts w:ascii="Times New Roman" w:hAnsi="Times New Roman" w:cs="Times New Roman"/>
            <w:color w:val="000000" w:themeColor="text1"/>
          </w:rPr>
          <w:t xml:space="preserve"> to zero</w:t>
        </w:r>
      </w:ins>
      <w:ins w:id="389" w:author="Bo Shen" w:date="2023-01-26T14:56:00Z">
        <w:r w:rsidR="000C30B1">
          <w:rPr>
            <w:rFonts w:ascii="Times New Roman" w:hAnsi="Times New Roman" w:cs="Times New Roman"/>
            <w:color w:val="000000" w:themeColor="text1"/>
          </w:rPr>
          <w:t>.</w:t>
        </w:r>
      </w:ins>
      <w:ins w:id="390" w:author="Bo Shen" w:date="2023-01-26T15:03:00Z">
        <w:r w:rsidR="00767265">
          <w:rPr>
            <w:rFonts w:ascii="Times New Roman" w:hAnsi="Times New Roman" w:cs="Times New Roman"/>
            <w:color w:val="000000" w:themeColor="text1"/>
          </w:rPr>
          <w:t xml:space="preserve"> </w:t>
        </w:r>
      </w:ins>
      <w:ins w:id="391" w:author="Bo Shen" w:date="2023-01-26T15:04:00Z">
        <w:r w:rsidR="00767265">
          <w:rPr>
            <w:rFonts w:ascii="Times New Roman" w:hAnsi="Times New Roman" w:cs="Times New Roman"/>
            <w:color w:val="000000" w:themeColor="text1"/>
          </w:rPr>
          <w:t>W</w:t>
        </w:r>
      </w:ins>
      <w:ins w:id="392" w:author="Bo Shen" w:date="2023-01-26T15:03:00Z">
        <w:r w:rsidR="00767265">
          <w:rPr>
            <w:rFonts w:ascii="Times New Roman" w:hAnsi="Times New Roman" w:cs="Times New Roman"/>
            <w:color w:val="000000" w:themeColor="text1"/>
          </w:rPr>
          <w:t xml:space="preserve">e </w:t>
        </w:r>
      </w:ins>
      <w:ins w:id="393" w:author="Bo Shen" w:date="2023-01-26T15:27:00Z">
        <w:r w:rsidR="00834808">
          <w:rPr>
            <w:rFonts w:ascii="Times New Roman" w:hAnsi="Times New Roman" w:cs="Times New Roman"/>
            <w:color w:val="000000" w:themeColor="text1"/>
          </w:rPr>
          <w:t>acknowledged</w:t>
        </w:r>
      </w:ins>
      <w:ins w:id="394" w:author="Bo Shen" w:date="2023-01-26T15:03:00Z">
        <w:r w:rsidR="00767265">
          <w:rPr>
            <w:rFonts w:ascii="Times New Roman" w:hAnsi="Times New Roman" w:cs="Times New Roman"/>
            <w:color w:val="000000" w:themeColor="text1"/>
          </w:rPr>
          <w:t xml:space="preserve"> </w:t>
        </w:r>
      </w:ins>
      <w:ins w:id="395" w:author="Bo Shen" w:date="2023-01-26T15:26:00Z">
        <w:r w:rsidR="00834808">
          <w:rPr>
            <w:rFonts w:ascii="Times New Roman" w:hAnsi="Times New Roman" w:cs="Times New Roman"/>
            <w:color w:val="000000" w:themeColor="text1"/>
          </w:rPr>
          <w:t xml:space="preserve">that </w:t>
        </w:r>
      </w:ins>
      <w:ins w:id="396" w:author="Bo Shen" w:date="2023-01-26T15:04:00Z">
        <w:r w:rsidR="00767265">
          <w:rPr>
            <w:rFonts w:ascii="Times New Roman" w:hAnsi="Times New Roman" w:cs="Times New Roman"/>
            <w:color w:val="000000" w:themeColor="text1"/>
          </w:rPr>
          <w:t>th</w:t>
        </w:r>
      </w:ins>
      <w:ins w:id="397" w:author="Bo Shen" w:date="2023-01-26T15:25:00Z">
        <w:r w:rsidR="00834808">
          <w:rPr>
            <w:rFonts w:ascii="Times New Roman" w:hAnsi="Times New Roman" w:cs="Times New Roman"/>
            <w:color w:val="000000" w:themeColor="text1"/>
          </w:rPr>
          <w:t>is</w:t>
        </w:r>
      </w:ins>
      <w:ins w:id="398" w:author="Bo Shen" w:date="2023-01-26T15:04:00Z">
        <w:r w:rsidR="00767265">
          <w:rPr>
            <w:rFonts w:ascii="Times New Roman" w:hAnsi="Times New Roman" w:cs="Times New Roman"/>
            <w:color w:val="000000" w:themeColor="text1"/>
          </w:rPr>
          <w:t xml:space="preserve"> limitation </w:t>
        </w:r>
      </w:ins>
      <w:ins w:id="399" w:author="Bo Shen" w:date="2023-01-26T15:27:00Z">
        <w:r w:rsidR="00834808">
          <w:rPr>
            <w:rFonts w:ascii="Times New Roman" w:hAnsi="Times New Roman" w:cs="Times New Roman"/>
            <w:color w:val="000000" w:themeColor="text1"/>
          </w:rPr>
          <w:t>restricted</w:t>
        </w:r>
      </w:ins>
      <w:ins w:id="400" w:author="Bo Shen" w:date="2023-01-26T15:26:00Z">
        <w:r w:rsidR="00834808">
          <w:rPr>
            <w:rFonts w:ascii="Times New Roman" w:hAnsi="Times New Roman" w:cs="Times New Roman"/>
            <w:color w:val="000000" w:themeColor="text1"/>
          </w:rPr>
          <w:t xml:space="preserve"> the interpretation </w:t>
        </w:r>
      </w:ins>
      <w:ins w:id="401" w:author="Bo Shen" w:date="2023-01-26T15:27:00Z">
        <w:r w:rsidR="00834808">
          <w:rPr>
            <w:rFonts w:ascii="Times New Roman" w:hAnsi="Times New Roman" w:cs="Times New Roman"/>
            <w:color w:val="000000" w:themeColor="text1"/>
          </w:rPr>
          <w:t>of</w:t>
        </w:r>
      </w:ins>
      <w:ins w:id="402" w:author="Bo Shen" w:date="2023-01-26T15:26:00Z">
        <w:r w:rsidR="00834808">
          <w:rPr>
            <w:rFonts w:ascii="Times New Roman" w:hAnsi="Times New Roman" w:cs="Times New Roman"/>
            <w:color w:val="000000" w:themeColor="text1"/>
          </w:rPr>
          <w:t xml:space="preserve"> the parameter</w:t>
        </w:r>
      </w:ins>
      <w:ins w:id="403" w:author="Bo Shen" w:date="2023-01-26T15:03:00Z">
        <w:r w:rsidR="00767265">
          <w:rPr>
            <w:rFonts w:ascii="Times New Roman" w:hAnsi="Times New Roman" w:cs="Times New Roman"/>
            <w:color w:val="000000" w:themeColor="text1"/>
          </w:rPr>
          <w:t xml:space="preserve"> </w:t>
        </w:r>
      </w:ins>
      <m:oMath>
        <m:r>
          <w:ins w:id="404" w:author="Bo Shen" w:date="2023-01-26T15:03:00Z">
            <w:rPr>
              <w:rFonts w:ascii="Cambria Math" w:hAnsi="Cambria Math" w:cs="Times New Roman"/>
              <w:color w:val="000000" w:themeColor="text1"/>
              <w:lang w:eastAsia="zh-TW"/>
            </w:rPr>
            <m:t>α</m:t>
          </w:ins>
        </m:r>
      </m:oMath>
      <w:ins w:id="405" w:author="Bo Shen" w:date="2023-01-26T15:03:00Z">
        <w:r w:rsidR="00767265">
          <w:rPr>
            <w:rFonts w:ascii="Times New Roman" w:hAnsi="Times New Roman" w:cs="Times New Roman"/>
            <w:color w:val="000000" w:themeColor="text1"/>
            <w:lang w:eastAsia="zh-TW"/>
          </w:rPr>
          <w:t xml:space="preserve">. </w:t>
        </w:r>
      </w:ins>
      <w:del w:id="406" w:author="Bo Shen" w:date="2023-01-26T14:27:00Z">
        <w:r w:rsidRPr="0060258A" w:rsidDel="00BE4D64">
          <w:rPr>
            <w:rFonts w:ascii="Times New Roman" w:hAnsi="Times New Roman" w:cs="Times New Roman"/>
            <w:color w:val="000000" w:themeColor="text1"/>
          </w:rPr>
          <w:delText>,</w:delText>
        </w:r>
      </w:del>
      <w:ins w:id="407" w:author="Bo Shen" w:date="2023-01-26T14:57:00Z">
        <w:r w:rsidR="000C30B1">
          <w:rPr>
            <w:rFonts w:ascii="Times New Roman" w:hAnsi="Times New Roman" w:cs="Times New Roman"/>
            <w:color w:val="000000" w:themeColor="text1"/>
          </w:rPr>
          <w:t>T</w:t>
        </w:r>
      </w:ins>
      <w:del w:id="408" w:author="Bo Shen" w:date="2023-01-26T14:57:00Z">
        <w:r w:rsidRPr="0060258A" w:rsidDel="000C30B1">
          <w:rPr>
            <w:rFonts w:ascii="Times New Roman" w:hAnsi="Times New Roman" w:cs="Times New Roman"/>
            <w:color w:val="000000" w:themeColor="text1"/>
          </w:rPr>
          <w:delText xml:space="preserve"> t</w:delText>
        </w:r>
      </w:del>
      <w:proofErr w:type="gramStart"/>
      <w:r w:rsidRPr="0060258A">
        <w:rPr>
          <w:rFonts w:ascii="Times New Roman" w:hAnsi="Times New Roman" w:cs="Times New Roman"/>
          <w:color w:val="000000" w:themeColor="text1"/>
        </w:rPr>
        <w:t>he</w:t>
      </w:r>
      <w:proofErr w:type="gramEnd"/>
      <w:r w:rsidRPr="0060258A">
        <w:rPr>
          <w:rFonts w:ascii="Times New Roman" w:hAnsi="Times New Roman" w:cs="Times New Roman"/>
          <w:color w:val="000000" w:themeColor="text1"/>
        </w:rPr>
        <w:t xml:space="preserv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w:t>
      </w:r>
      <w:r w:rsidRPr="0060258A">
        <w:rPr>
          <w:rFonts w:ascii="Times New Roman" w:hAnsi="Times New Roman" w:cs="Times New Roman"/>
          <w:color w:val="000000" w:themeColor="text1"/>
          <w:lang w:eastAsia="zh-TW"/>
        </w:rPr>
        <w:lastRenderedPageBreak/>
        <w:t xml:space="preserve">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409"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410" w:author="Bo Shen" w:date="2023-01-27T18:03:00Z">
        <w:r w:rsidR="00B30708">
          <w:rPr>
            <w:rFonts w:ascii="Times New Roman" w:hAnsi="Times New Roman" w:cs="Times New Roman"/>
            <w:color w:val="000000" w:themeColor="text1"/>
            <w:lang w:eastAsia="zh-TW"/>
          </w:rPr>
          <w:t>The optimization surface</w:t>
        </w:r>
      </w:ins>
      <w:ins w:id="411" w:author="Bo Shen" w:date="2023-01-27T18:04:00Z">
        <w:r w:rsidR="00B30708">
          <w:rPr>
            <w:rFonts w:ascii="Times New Roman" w:hAnsi="Times New Roman" w:cs="Times New Roman"/>
            <w:color w:val="000000" w:themeColor="text1"/>
            <w:lang w:eastAsia="zh-TW"/>
          </w:rPr>
          <w:t>s</w:t>
        </w:r>
      </w:ins>
      <w:ins w:id="412" w:author="Bo Shen" w:date="2023-01-27T18:03:00Z">
        <w:r w:rsidR="00B30708">
          <w:rPr>
            <w:rFonts w:ascii="Times New Roman" w:hAnsi="Times New Roman" w:cs="Times New Roman"/>
            <w:color w:val="000000" w:themeColor="text1"/>
            <w:lang w:eastAsia="zh-TW"/>
          </w:rPr>
          <w:t xml:space="preserve"> of the model fitting </w:t>
        </w:r>
      </w:ins>
      <w:ins w:id="413" w:author="Bo Shen" w:date="2023-01-27T18:04:00Z">
        <w:r w:rsidR="00B30708">
          <w:rPr>
            <w:rFonts w:ascii="Times New Roman" w:hAnsi="Times New Roman" w:cs="Times New Roman"/>
            <w:color w:val="000000" w:themeColor="text1"/>
            <w:lang w:eastAsia="zh-TW"/>
          </w:rPr>
          <w:t>were</w:t>
        </w:r>
      </w:ins>
      <w:ins w:id="414" w:author="Bo Shen" w:date="2023-01-27T18:03:00Z">
        <w:r w:rsidR="00B30708">
          <w:rPr>
            <w:rFonts w:ascii="Times New Roman" w:hAnsi="Times New Roman" w:cs="Times New Roman"/>
            <w:color w:val="000000" w:themeColor="text1"/>
            <w:lang w:eastAsia="zh-TW"/>
          </w:rPr>
          <w:t xml:space="preserve"> </w:t>
        </w:r>
      </w:ins>
      <w:ins w:id="415" w:author="Bo Shen" w:date="2023-01-27T18:05:00Z">
        <w:r w:rsidR="00B30708">
          <w:rPr>
            <w:rFonts w:ascii="Times New Roman" w:hAnsi="Times New Roman" w:cs="Times New Roman"/>
            <w:color w:val="000000" w:themeColor="text1"/>
            <w:lang w:eastAsia="zh-TW"/>
          </w:rPr>
          <w:t>visualized</w:t>
        </w:r>
      </w:ins>
      <w:ins w:id="416" w:author="Bo Shen" w:date="2023-01-27T18:03:00Z">
        <w:r w:rsidR="00B30708">
          <w:rPr>
            <w:rFonts w:ascii="Times New Roman" w:hAnsi="Times New Roman" w:cs="Times New Roman"/>
            <w:color w:val="000000" w:themeColor="text1"/>
            <w:lang w:eastAsia="zh-TW"/>
          </w:rPr>
          <w:t xml:space="preserve"> across</w:t>
        </w:r>
      </w:ins>
      <w:ins w:id="417" w:author="Bo Shen" w:date="2023-01-27T18:04:00Z">
        <w:r w:rsidR="00B30708">
          <w:rPr>
            <w:rFonts w:ascii="Times New Roman" w:hAnsi="Times New Roman" w:cs="Times New Roman"/>
            <w:color w:val="000000" w:themeColor="text1"/>
            <w:lang w:eastAsia="zh-TW"/>
          </w:rPr>
          <w:t xml:space="preserve"> pairs of</w:t>
        </w:r>
      </w:ins>
      <w:ins w:id="418" w:author="Bo Shen" w:date="2023-01-27T18:03:00Z">
        <w:r w:rsidR="00B30708">
          <w:rPr>
            <w:rFonts w:ascii="Times New Roman" w:hAnsi="Times New Roman" w:cs="Times New Roman"/>
            <w:color w:val="000000" w:themeColor="text1"/>
            <w:lang w:eastAsia="zh-TW"/>
          </w:rPr>
          <w:t xml:space="preserve"> parameter</w:t>
        </w:r>
      </w:ins>
      <w:ins w:id="419" w:author="Bo Shen" w:date="2023-01-27T18:04:00Z">
        <w:r w:rsidR="00B30708">
          <w:rPr>
            <w:rFonts w:ascii="Times New Roman" w:hAnsi="Times New Roman" w:cs="Times New Roman"/>
            <w:color w:val="000000" w:themeColor="text1"/>
            <w:lang w:eastAsia="zh-TW"/>
          </w:rPr>
          <w:t>s</w:t>
        </w:r>
      </w:ins>
      <w:ins w:id="420" w:author="Bo Shen" w:date="2023-01-27T18:05:00Z">
        <w:r w:rsidR="00B30708">
          <w:rPr>
            <w:rFonts w:ascii="Times New Roman" w:hAnsi="Times New Roman" w:cs="Times New Roman"/>
            <w:color w:val="000000" w:themeColor="text1"/>
            <w:lang w:eastAsia="zh-TW"/>
          </w:rPr>
          <w:t xml:space="preserve"> (</w:t>
        </w:r>
      </w:ins>
      <w:ins w:id="421"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422" w:author="Bo Shen" w:date="2023-01-27T18:05:00Z">
        <w:r w:rsidR="00B30708">
          <w:rPr>
            <w:rFonts w:ascii="Times New Roman" w:hAnsi="Times New Roman" w:cs="Times New Roman"/>
            <w:color w:val="000000" w:themeColor="text1"/>
            <w:lang w:eastAsia="zh-TW"/>
          </w:rPr>
          <w:t>)</w:t>
        </w:r>
      </w:ins>
      <w:ins w:id="423" w:author="Bo Shen" w:date="2023-01-27T18:03:00Z">
        <w:r w:rsidR="00B30708">
          <w:rPr>
            <w:rFonts w:ascii="Times New Roman" w:hAnsi="Times New Roman" w:cs="Times New Roman"/>
            <w:color w:val="000000" w:themeColor="text1"/>
            <w:lang w:eastAsia="zh-TW"/>
          </w:rPr>
          <w:t>.</w:t>
        </w:r>
      </w:ins>
      <w:ins w:id="424" w:author="Bo Shen" w:date="2023-01-27T18:06:00Z">
        <w:r w:rsidR="00B30708">
          <w:rPr>
            <w:rFonts w:ascii="Times New Roman" w:hAnsi="Times New Roman" w:cs="Times New Roman"/>
            <w:color w:val="000000" w:themeColor="text1"/>
            <w:lang w:eastAsia="zh-TW"/>
          </w:rPr>
          <w:t xml:space="preserve"> Model recovery on the best-fitted parameters indicated that the parameters are recoverable and identifiable within the </w:t>
        </w:r>
      </w:ins>
      <w:ins w:id="425"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426"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427" w:author="Bo Shen" w:date="2022-11-28T13:47:00Z">
        <w:r w:rsidR="00662EFE">
          <w:rPr>
            <w:rFonts w:ascii="Times New Roman" w:hAnsi="Times New Roman" w:cs="Times New Roman"/>
            <w:color w:val="000000" w:themeColor="text1"/>
            <w:lang w:eastAsia="zh-TW"/>
          </w:rPr>
          <w:t xml:space="preserve"> </w:t>
        </w:r>
      </w:ins>
      <w:del w:id="428" w:author="Bo Shen" w:date="2022-11-28T13:47:00Z">
        <w:r w:rsidRPr="0060258A" w:rsidDel="00662EFE">
          <w:rPr>
            <w:rFonts w:ascii="Times New Roman" w:hAnsi="Times New Roman" w:cs="Times New Roman"/>
            <w:color w:val="000000" w:themeColor="text1"/>
            <w:lang w:eastAsia="zh-TW"/>
          </w:rPr>
          <w:delText>-quantile</w:delText>
        </w:r>
      </w:del>
      <w:ins w:id="429"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430"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431"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432" w:author="Bo Shen" w:date="2023-01-26T14:58:00Z">
        <w:r w:rsidR="000C30B1">
          <w:rPr>
            <w:rFonts w:ascii="Times New Roman" w:hAnsi="Times New Roman" w:cs="Times New Roman"/>
            <w:color w:val="000000" w:themeColor="text1"/>
            <w:lang w:eastAsia="zh-TW"/>
          </w:rPr>
          <w:t xml:space="preserve"> Since the collinearity issue between </w:t>
        </w:r>
      </w:ins>
      <m:oMath>
        <m:sSub>
          <m:sSubPr>
            <m:ctrlPr>
              <w:ins w:id="433" w:author="Bo Shen" w:date="2023-01-26T14:58:00Z">
                <w:rPr>
                  <w:rFonts w:ascii="Cambria Math" w:hAnsi="Cambria Math" w:cs="Times New Roman"/>
                  <w:i/>
                  <w:color w:val="000000" w:themeColor="text1"/>
                </w:rPr>
              </w:ins>
            </m:ctrlPr>
          </m:sSubPr>
          <m:e>
            <m:r>
              <w:ins w:id="434" w:author="Bo Shen" w:date="2023-01-26T14:58:00Z">
                <w:rPr>
                  <w:rFonts w:ascii="Cambria Math" w:hAnsi="Cambria Math" w:cs="Times New Roman"/>
                  <w:color w:val="000000" w:themeColor="text1"/>
                </w:rPr>
                <m:t>G</m:t>
              </w:ins>
            </m:r>
          </m:e>
          <m:sub>
            <m:r>
              <w:ins w:id="435" w:author="Bo Shen" w:date="2023-01-26T14:58:00Z">
                <w:rPr>
                  <w:rFonts w:ascii="Cambria Math" w:hAnsi="Cambria Math" w:cs="Times New Roman"/>
                  <w:color w:val="000000" w:themeColor="text1"/>
                </w:rPr>
                <m:t>0</m:t>
              </w:ins>
            </m:r>
          </m:sub>
        </m:sSub>
      </m:oMath>
      <w:ins w:id="436" w:author="Bo Shen" w:date="2023-01-26T14:58:00Z">
        <w:r w:rsidR="000C30B1">
          <w:rPr>
            <w:rFonts w:ascii="Times New Roman" w:hAnsi="Times New Roman" w:cs="Times New Roman"/>
            <w:color w:val="000000" w:themeColor="text1"/>
          </w:rPr>
          <w:t xml:space="preserve"> and </w:t>
        </w:r>
      </w:ins>
      <m:oMath>
        <m:r>
          <w:ins w:id="437" w:author="Bo Shen" w:date="2023-01-26T14:58:00Z">
            <w:rPr>
              <w:rFonts w:ascii="Cambria Math" w:hAnsi="Cambria Math" w:cs="Times New Roman"/>
              <w:color w:val="000000" w:themeColor="text1"/>
            </w:rPr>
            <m:t>α</m:t>
          </w:ins>
        </m:r>
      </m:oMath>
      <w:ins w:id="438" w:author="Bo Shen" w:date="2023-01-26T14:58:00Z">
        <w:r w:rsidR="000C30B1">
          <w:rPr>
            <w:rFonts w:ascii="Times New Roman" w:hAnsi="Times New Roman" w:cs="Times New Roman"/>
            <w:color w:val="000000" w:themeColor="text1"/>
          </w:rPr>
          <w:t xml:space="preserve">, the fitted value of </w:t>
        </w:r>
      </w:ins>
      <m:oMath>
        <m:r>
          <w:ins w:id="439" w:author="Bo Shen" w:date="2023-01-26T14:59:00Z">
            <w:rPr>
              <w:rFonts w:ascii="Cambria Math" w:hAnsi="Cambria Math" w:cs="Times New Roman"/>
              <w:color w:val="000000" w:themeColor="text1"/>
            </w:rPr>
            <m:t>α</m:t>
          </w:ins>
        </m:r>
      </m:oMath>
      <w:ins w:id="440" w:author="Bo Shen" w:date="2023-01-26T15:00:00Z">
        <w:r w:rsidR="00EF25FA">
          <w:rPr>
            <w:rFonts w:ascii="Times New Roman" w:hAnsi="Times New Roman" w:cs="Times New Roman"/>
            <w:color w:val="000000" w:themeColor="text1"/>
          </w:rPr>
          <w:t xml:space="preserve"> showed here</w:t>
        </w:r>
      </w:ins>
      <w:ins w:id="441" w:author="Bo Shen" w:date="2023-01-26T14:59:00Z">
        <w:r w:rsidR="000C30B1">
          <w:rPr>
            <w:rFonts w:ascii="Times New Roman" w:hAnsi="Times New Roman" w:cs="Times New Roman"/>
            <w:color w:val="000000" w:themeColor="text1"/>
          </w:rPr>
          <w:t xml:space="preserve"> may not reflect the exact level of recurrence </w:t>
        </w:r>
      </w:ins>
      <w:ins w:id="442" w:author="Bo Shen" w:date="2023-01-26T15:00:00Z">
        <w:r w:rsidR="00EF25FA">
          <w:rPr>
            <w:rFonts w:ascii="Times New Roman" w:hAnsi="Times New Roman" w:cs="Times New Roman"/>
            <w:color w:val="000000" w:themeColor="text1"/>
          </w:rPr>
          <w:t>of</w:t>
        </w:r>
      </w:ins>
      <w:ins w:id="443" w:author="Bo Shen" w:date="2023-01-26T14:59:00Z">
        <w:r w:rsidR="000C30B1">
          <w:rPr>
            <w:rFonts w:ascii="Times New Roman" w:hAnsi="Times New Roman" w:cs="Times New Roman"/>
            <w:color w:val="000000" w:themeColor="text1"/>
          </w:rPr>
          <w:t xml:space="preserve"> the circuit and we acknowledged that future empirical data is </w:t>
        </w:r>
      </w:ins>
      <w:ins w:id="444" w:author="Bo Shen" w:date="2023-01-26T15:01:00Z">
        <w:r w:rsidR="00EF25FA">
          <w:rPr>
            <w:rFonts w:ascii="Times New Roman" w:hAnsi="Times New Roman" w:cs="Times New Roman"/>
            <w:color w:val="000000" w:themeColor="text1"/>
          </w:rPr>
          <w:t>needed</w:t>
        </w:r>
      </w:ins>
      <w:ins w:id="445" w:author="Bo Shen" w:date="2023-01-26T14:59:00Z">
        <w:r w:rsidR="000C30B1">
          <w:rPr>
            <w:rFonts w:ascii="Times New Roman" w:hAnsi="Times New Roman" w:cs="Times New Roman"/>
            <w:color w:val="000000" w:themeColor="text1"/>
          </w:rPr>
          <w:t xml:space="preserve"> </w:t>
        </w:r>
      </w:ins>
      <w:ins w:id="446" w:author="Bo Shen" w:date="2023-01-26T15:01:00Z">
        <w:r w:rsidR="00EF25FA">
          <w:rPr>
            <w:rFonts w:ascii="Times New Roman" w:hAnsi="Times New Roman" w:cs="Times New Roman"/>
            <w:color w:val="000000" w:themeColor="text1"/>
          </w:rPr>
          <w:t>to</w:t>
        </w:r>
      </w:ins>
      <w:ins w:id="447" w:author="Bo Shen" w:date="2023-01-26T14:59:00Z">
        <w:r w:rsidR="000C30B1">
          <w:rPr>
            <w:rFonts w:ascii="Times New Roman" w:hAnsi="Times New Roman" w:cs="Times New Roman"/>
            <w:color w:val="000000" w:themeColor="text1"/>
          </w:rPr>
          <w:t xml:space="preserve"> </w:t>
        </w:r>
      </w:ins>
      <w:ins w:id="448" w:author="Bo Shen" w:date="2023-01-26T15:01:00Z">
        <w:r w:rsidR="00EF25FA">
          <w:rPr>
            <w:rFonts w:ascii="Times New Roman" w:hAnsi="Times New Roman" w:cs="Times New Roman"/>
            <w:color w:val="000000" w:themeColor="text1"/>
          </w:rPr>
          <w:t>differentiate</w:t>
        </w:r>
      </w:ins>
      <w:ins w:id="449" w:author="Bo Shen" w:date="2023-01-26T14:59:00Z">
        <w:r w:rsidR="000C30B1">
          <w:rPr>
            <w:rFonts w:ascii="Times New Roman" w:hAnsi="Times New Roman" w:cs="Times New Roman"/>
            <w:color w:val="000000" w:themeColor="text1"/>
          </w:rPr>
          <w:t xml:space="preserve"> the level of recurrence and baseline gain</w:t>
        </w:r>
      </w:ins>
      <w:ins w:id="450" w:author="Bo Shen" w:date="2023-01-26T15:00:00Z">
        <w:r w:rsidR="000C30B1">
          <w:rPr>
            <w:rFonts w:ascii="Times New Roman" w:hAnsi="Times New Roman" w:cs="Times New Roman"/>
            <w:color w:val="000000" w:themeColor="text1"/>
          </w:rPr>
          <w:t>-</w:t>
        </w:r>
      </w:ins>
      <w:ins w:id="451" w:author="Bo Shen" w:date="2023-01-26T14:59:00Z">
        <w:r w:rsidR="000C30B1">
          <w:rPr>
            <w:rFonts w:ascii="Times New Roman" w:hAnsi="Times New Roman" w:cs="Times New Roman"/>
            <w:color w:val="000000" w:themeColor="text1"/>
          </w:rPr>
          <w:t>control inhibition</w:t>
        </w:r>
      </w:ins>
      <w:ins w:id="452" w:author="Bo Shen" w:date="2023-01-26T15:00:00Z">
        <w:r w:rsidR="000C30B1">
          <w:rPr>
            <w:rFonts w:ascii="Times New Roman" w:hAnsi="Times New Roman" w:cs="Times New Roman"/>
            <w:color w:val="000000" w:themeColor="text1"/>
          </w:rPr>
          <w:t xml:space="preserve"> in the network.</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3E35C1A4"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453"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454"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455"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456" w:author="Bo Shen" w:date="2023-02-03T10:44:00Z">
        <w:r w:rsidRPr="0060258A" w:rsidDel="007C2977">
          <w:rPr>
            <w:rFonts w:ascii="Times New Roman" w:hAnsi="Times New Roman" w:cs="Times New Roman"/>
            <w:color w:val="000000" w:themeColor="text1"/>
            <w:lang w:eastAsia="zh-TW"/>
          </w:rPr>
          <w:delText xml:space="preserve">see </w:delText>
        </w:r>
      </w:del>
      <w:r w:rsidRPr="0060258A">
        <w:rPr>
          <w:rFonts w:ascii="Times New Roman" w:hAnsi="Times New Roman" w:cs="Times New Roman"/>
          <w:color w:val="000000" w:themeColor="text1"/>
          <w:lang w:eastAsia="zh-TW"/>
        </w:rPr>
        <w:t xml:space="preserve">supplementary </w:t>
      </w:r>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457" w:author="Bo Shen" w:date="2023-01-27T18:07:00Z">
        <w:r w:rsidR="00E76512">
          <w:rPr>
            <w:rFonts w:ascii="Times New Roman" w:hAnsi="Times New Roman" w:cs="Times New Roman"/>
            <w:b/>
            <w:color w:val="000000" w:themeColor="text1"/>
            <w:lang w:eastAsia="zh-TW"/>
          </w:rPr>
          <w:t>4</w:t>
        </w:r>
      </w:ins>
      <w:del w:id="458" w:author="Bo Shen" w:date="2023-01-27T18:07:00Z">
        <w:r w:rsidR="00B621A6" w:rsidDel="00E76512">
          <w:rPr>
            <w:rFonts w:ascii="Times New Roman" w:hAnsi="Times New Roman" w:cs="Times New Roman"/>
            <w:b/>
            <w:color w:val="000000" w:themeColor="text1"/>
            <w:lang w:eastAsia="zh-TW"/>
          </w:rPr>
          <w:delText>1</w:delText>
        </w:r>
      </w:del>
      <w:del w:id="459"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460" w:author="Bo Shen" w:date="2023-01-31T11:00:00Z">
        <w:r w:rsidR="00844CEE">
          <w:rPr>
            <w:rFonts w:ascii="Times New Roman" w:hAnsi="Times New Roman" w:cs="Times New Roman"/>
            <w:color w:val="000000" w:themeColor="text1"/>
            <w:lang w:eastAsia="zh-TW"/>
          </w:rPr>
          <w:t xml:space="preserve"> </w:t>
        </w:r>
      </w:ins>
      <w:del w:id="461"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462" w:author="Bo Shen" w:date="2023-02-03T10:49:00Z">
        <w:r w:rsidR="00152CBC">
          <w:rPr>
            <w:rFonts w:ascii="Times New Roman" w:hAnsi="Times New Roman" w:cs="Times New Roman"/>
            <w:color w:val="000000" w:themeColor="text1"/>
            <w:lang w:eastAsia="zh-TW"/>
          </w:rPr>
          <w:t>and another widely acknowledged decision circuit model</w:t>
        </w:r>
      </w:ins>
      <w:ins w:id="463" w:author="Bo Shen" w:date="2023-02-03T11:31:00Z">
        <w:r w:rsidR="00CE2485">
          <w:rPr>
            <w:rFonts w:ascii="Times New Roman" w:hAnsi="Times New Roman" w:cs="Times New Roman"/>
            <w:color w:val="000000" w:themeColor="text1"/>
            <w:lang w:eastAsia="zh-TW"/>
          </w:rPr>
          <w:t xml:space="preserve"> sharing the similar architecture of mutual inhibition</w:t>
        </w:r>
      </w:ins>
      <w:ins w:id="464" w:author="Bo Shen" w:date="2023-02-03T11:32:00Z">
        <w:r w:rsidR="00CE2485">
          <w:rPr>
            <w:rFonts w:ascii="Times New Roman" w:hAnsi="Times New Roman" w:cs="Times New Roman"/>
            <w:color w:val="000000" w:themeColor="text1"/>
            <w:lang w:eastAsia="zh-TW"/>
          </w:rPr>
          <w:t xml:space="preserve"> as the RNM</w:t>
        </w:r>
      </w:ins>
      <w:ins w:id="465" w:author="Bo Shen" w:date="2023-02-03T10:49:00Z">
        <w:r w:rsidR="00152CBC">
          <w:rPr>
            <w:rFonts w:ascii="Times New Roman" w:hAnsi="Times New Roman" w:cs="Times New Roman"/>
            <w:color w:val="000000" w:themeColor="text1"/>
            <w:lang w:eastAsia="zh-TW"/>
          </w:rPr>
          <w:t xml:space="preserve"> – the leaky competin</w:t>
        </w:r>
      </w:ins>
      <w:ins w:id="466" w:author="Bo Shen" w:date="2023-02-03T11:55:00Z">
        <w:r w:rsidR="00702A7F">
          <w:rPr>
            <w:rFonts w:ascii="Times New Roman" w:hAnsi="Times New Roman" w:cs="Times New Roman"/>
            <w:color w:val="000000" w:themeColor="text1"/>
            <w:lang w:eastAsia="zh-TW"/>
          </w:rPr>
          <w:t>g</w:t>
        </w:r>
      </w:ins>
      <w:ins w:id="467" w:author="Bo Shen" w:date="2023-02-03T10:49:00Z">
        <w:r w:rsidR="00152CBC">
          <w:rPr>
            <w:rFonts w:ascii="Times New Roman" w:hAnsi="Times New Roman" w:cs="Times New Roman"/>
            <w:color w:val="000000" w:themeColor="text1"/>
            <w:lang w:eastAsia="zh-TW"/>
          </w:rPr>
          <w:t xml:space="preserve"> accumulator model (LCA)</w:t>
        </w:r>
      </w:ins>
      <w:ins w:id="468"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supplementary </w:t>
        </w:r>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469"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470" w:author="Bo Shen" w:date="2023-02-03T10:51:00Z">
        <w:r w:rsidR="00152CBC">
          <w:rPr>
            <w:rFonts w:ascii="Times New Roman" w:hAnsi="Times New Roman" w:cs="Times New Roman"/>
            <w:color w:val="000000" w:themeColor="text1"/>
            <w:lang w:eastAsia="zh-TW"/>
          </w:rPr>
          <w:t xml:space="preserve">The performances of the three models </w:t>
        </w:r>
      </w:ins>
      <w:ins w:id="471" w:author="Bo Shen" w:date="2023-02-03T10:55:00Z">
        <w:r w:rsidR="002906BA">
          <w:rPr>
            <w:rFonts w:ascii="Times New Roman" w:hAnsi="Times New Roman" w:cs="Times New Roman"/>
            <w:color w:val="000000" w:themeColor="text1"/>
            <w:lang w:eastAsia="zh-TW"/>
          </w:rPr>
          <w:t>were</w:t>
        </w:r>
      </w:ins>
      <w:ins w:id="472" w:author="Bo Shen" w:date="2023-02-03T10:51:00Z">
        <w:r w:rsidR="00152CBC">
          <w:rPr>
            <w:rFonts w:ascii="Times New Roman" w:hAnsi="Times New Roman" w:cs="Times New Roman"/>
            <w:color w:val="000000" w:themeColor="text1"/>
            <w:lang w:eastAsia="zh-TW"/>
          </w:rPr>
          <w:t xml:space="preserve"> close in </w:t>
        </w:r>
        <w:r w:rsidR="00152CBC">
          <w:rPr>
            <w:rFonts w:ascii="Times New Roman" w:hAnsi="Times New Roman" w:cs="Times New Roman"/>
            <w:color w:val="000000" w:themeColor="text1"/>
            <w:lang w:eastAsia="zh-TW"/>
          </w:rPr>
          <w:lastRenderedPageBreak/>
          <w:t>predicting averaged RTs and choice accuracy</w:t>
        </w:r>
      </w:ins>
      <w:ins w:id="473" w:author="Bo Shen" w:date="2023-02-03T10:55:00Z">
        <w:r w:rsidR="002906BA">
          <w:rPr>
            <w:rFonts w:ascii="Times New Roman" w:hAnsi="Times New Roman" w:cs="Times New Roman"/>
            <w:color w:val="000000" w:themeColor="text1"/>
            <w:lang w:eastAsia="zh-TW"/>
          </w:rPr>
          <w:t>. W</w:t>
        </w:r>
      </w:ins>
      <w:ins w:id="474" w:author="Bo Shen" w:date="2023-02-03T10:51:00Z">
        <w:r w:rsidR="00152CBC">
          <w:rPr>
            <w:rFonts w:ascii="Times New Roman" w:hAnsi="Times New Roman" w:cs="Times New Roman"/>
            <w:color w:val="000000" w:themeColor="text1"/>
            <w:lang w:eastAsia="zh-TW"/>
          </w:rPr>
          <w:t>hereas</w:t>
        </w:r>
      </w:ins>
      <w:ins w:id="475" w:author="Bo Shen" w:date="2023-02-03T10:55:00Z">
        <w:r w:rsidR="002906BA">
          <w:rPr>
            <w:rFonts w:ascii="Times New Roman" w:hAnsi="Times New Roman" w:cs="Times New Roman"/>
            <w:color w:val="000000" w:themeColor="text1"/>
            <w:lang w:eastAsia="zh-TW"/>
          </w:rPr>
          <w:t>,</w:t>
        </w:r>
      </w:ins>
      <w:ins w:id="476" w:author="Bo Shen" w:date="2023-02-03T10:51:00Z">
        <w:r w:rsidR="00152CBC">
          <w:rPr>
            <w:rFonts w:ascii="Times New Roman" w:hAnsi="Times New Roman" w:cs="Times New Roman"/>
            <w:color w:val="000000" w:themeColor="text1"/>
            <w:lang w:eastAsia="zh-TW"/>
          </w:rPr>
          <w:t xml:space="preserve"> LDDM captures the skewness and the shape of RT distributions better than the other two, thus </w:t>
        </w:r>
      </w:ins>
      <w:ins w:id="477" w:author="Bo Shen" w:date="2023-02-03T10:54:00Z">
        <w:r w:rsidR="002906BA">
          <w:rPr>
            <w:rFonts w:ascii="Times New Roman" w:hAnsi="Times New Roman" w:cs="Times New Roman"/>
            <w:color w:val="000000" w:themeColor="text1"/>
            <w:lang w:eastAsia="zh-TW"/>
          </w:rPr>
          <w:t>showing</w:t>
        </w:r>
      </w:ins>
      <w:ins w:id="478" w:author="Bo Shen" w:date="2023-02-03T10:51:00Z">
        <w:r w:rsidR="00152CBC">
          <w:rPr>
            <w:rFonts w:ascii="Times New Roman" w:hAnsi="Times New Roman" w:cs="Times New Roman"/>
            <w:color w:val="000000" w:themeColor="text1"/>
            <w:lang w:eastAsia="zh-TW"/>
          </w:rPr>
          <w:t xml:space="preserve"> better goodness of fit </w:t>
        </w:r>
      </w:ins>
      <w:ins w:id="479" w:author="Bo Shen" w:date="2023-02-03T10:52:00Z">
        <w:r w:rsidR="00152CBC">
          <w:rPr>
            <w:rFonts w:ascii="Times New Roman" w:hAnsi="Times New Roman" w:cs="Times New Roman"/>
            <w:color w:val="000000" w:themeColor="text1"/>
            <w:lang w:eastAsia="zh-TW"/>
          </w:rPr>
          <w:t xml:space="preserve">(negative loglikelihood) </w:t>
        </w:r>
      </w:ins>
      <w:ins w:id="480" w:author="Bo Shen" w:date="2023-02-03T10:51:00Z">
        <w:r w:rsidR="00152CBC">
          <w:rPr>
            <w:rFonts w:ascii="Times New Roman" w:hAnsi="Times New Roman" w:cs="Times New Roman"/>
            <w:color w:val="000000" w:themeColor="text1"/>
            <w:lang w:eastAsia="zh-TW"/>
          </w:rPr>
          <w:t>and AIC valu</w:t>
        </w:r>
      </w:ins>
      <w:ins w:id="481" w:author="Bo Shen" w:date="2023-02-03T10:52:00Z">
        <w:r w:rsidR="00152CBC">
          <w:rPr>
            <w:rFonts w:ascii="Times New Roman" w:hAnsi="Times New Roman" w:cs="Times New Roman"/>
            <w:color w:val="000000" w:themeColor="text1"/>
            <w:lang w:eastAsia="zh-TW"/>
          </w:rPr>
          <w:t>e</w:t>
        </w:r>
      </w:ins>
      <w:ins w:id="482" w:author="Bo Shen" w:date="2023-02-03T10:51:00Z">
        <w:r w:rsidR="00152CBC">
          <w:rPr>
            <w:rFonts w:ascii="Times New Roman" w:hAnsi="Times New Roman" w:cs="Times New Roman"/>
            <w:color w:val="000000" w:themeColor="text1"/>
            <w:lang w:eastAsia="zh-TW"/>
          </w:rPr>
          <w:t xml:space="preserve"> (</w:t>
        </w:r>
      </w:ins>
      <w:proofErr w:type="spellStart"/>
      <w:del w:id="483"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484" w:author="Bo Shen" w:date="2023-02-03T10:50:00Z">
        <w:r w:rsidRPr="0060258A" w:rsidDel="00152CBC">
          <w:rPr>
            <w:rFonts w:ascii="Times New Roman" w:hAnsi="Times New Roman" w:cs="Times New Roman"/>
            <w:color w:val="000000" w:themeColor="text1"/>
            <w:lang w:eastAsia="zh-TW"/>
          </w:rPr>
          <w:delText xml:space="preserve">two </w:delText>
        </w:r>
      </w:del>
      <w:del w:id="485"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486"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487" w:author="Bo Shen" w:date="2023-02-03T10:53:00Z">
        <w:r w:rsidR="003E4F01">
          <w:rPr>
            <w:rFonts w:ascii="Times New Roman" w:hAnsi="Times New Roman" w:cs="Times New Roman"/>
            <w:color w:val="000000" w:themeColor="text1"/>
            <w:lang w:eastAsia="zh-TW"/>
          </w:rPr>
          <w:t>6</w:t>
        </w:r>
      </w:ins>
      <w:ins w:id="488" w:author="Bo Shen" w:date="2023-02-03T10:54:00Z">
        <w:r w:rsidR="003E4F01">
          <w:rPr>
            <w:rFonts w:ascii="Times New Roman" w:hAnsi="Times New Roman" w:cs="Times New Roman"/>
            <w:color w:val="000000" w:themeColor="text1"/>
            <w:lang w:eastAsia="zh-TW"/>
          </w:rPr>
          <w:t>56</w:t>
        </w:r>
      </w:ins>
      <w:ins w:id="489"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490"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491" w:author="Bo Shen" w:date="2023-02-03T10:54:00Z">
        <w:r w:rsidR="003E4F01">
          <w:rPr>
            <w:rFonts w:ascii="Times New Roman" w:hAnsi="Times New Roman" w:cs="Times New Roman"/>
            <w:color w:val="000000" w:themeColor="text1"/>
            <w:lang w:eastAsia="zh-TW"/>
          </w:rPr>
          <w:t>323</w:t>
        </w:r>
      </w:ins>
      <w:ins w:id="492" w:author="Bo Shen" w:date="2023-02-03T10:53:00Z">
        <w:r w:rsidR="00152CBC">
          <w:rPr>
            <w:rFonts w:ascii="Times New Roman" w:hAnsi="Times New Roman" w:cs="Times New Roman"/>
            <w:color w:val="000000" w:themeColor="text1"/>
            <w:lang w:eastAsia="zh-TW"/>
          </w:rPr>
          <w:t>).</w:t>
        </w:r>
      </w:ins>
      <w:del w:id="493"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494"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1B7EFF87"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495"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Model predictions align well with empirical observations: chosen activity shows a significant increase with input coherence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18.56 spikes/second/100% coherence), while unchosen activity shows a decrease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30.18 spikes/second/100% coherence).</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53D10447" w14:textId="77777777" w:rsidR="006D6557" w:rsidRDefault="00695141" w:rsidP="00B26F88">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 xml:space="preserve">The </w:t>
      </w:r>
      <w:r w:rsidRPr="0060258A">
        <w:rPr>
          <w:rFonts w:ascii="Times New Roman" w:hAnsi="Times New Roman" w:cs="Times New Roman"/>
          <w:color w:val="000000" w:themeColor="text1"/>
          <w:lang w:eastAsia="zh-TW"/>
        </w:rPr>
        <w:lastRenderedPageBreak/>
        <w:t>relationship between activity and coherence quantitatively replicates the empirical pattern immediately preceding the decision time</w:t>
      </w:r>
      <w:ins w:id="496"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no longer shows much difference across coherence conditions (-.</w:t>
      </w:r>
      <w:r w:rsidRPr="0060258A">
        <w:rPr>
          <w:rFonts w:ascii="Times New Roman" w:hAnsi="Times New Roman" w:cs="Times New Roman" w:hint="eastAsia"/>
          <w:color w:val="000000" w:themeColor="text1"/>
        </w:rPr>
        <w:t>0</w:t>
      </w:r>
      <w:r w:rsidRPr="0060258A">
        <w:rPr>
          <w:rFonts w:ascii="Times New Roman" w:hAnsi="Times New Roman" w:cs="Times New Roman"/>
          <w:color w:val="000000" w:themeColor="text1"/>
        </w:rPr>
        <w:t>09</w:t>
      </w:r>
      <w:r w:rsidRPr="0060258A">
        <w:rPr>
          <w:rFonts w:ascii="Times New Roman" w:hAnsi="Times New Roman" w:cs="Times New Roman"/>
          <w:color w:val="000000" w:themeColor="text1"/>
          <w:lang w:eastAsia="zh-TW"/>
        </w:rPr>
        <w:t xml:space="preserve"> spikes /second/100% coherenc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F</w:t>
      </w:r>
      <w:r w:rsidRPr="0060258A">
        <w:rPr>
          <w:rFonts w:ascii="Times New Roman" w:hAnsi="Times New Roman" w:cs="Times New Roman"/>
          <w:color w:val="000000" w:themeColor="text1"/>
          <w:lang w:eastAsia="zh-TW"/>
        </w:rPr>
        <w:t>) retains a decrease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47.49 spikes/second/100% coherence). 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p>
    <w:p w14:paraId="2F681E0B"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Insert Figure 6 about here]</w:t>
      </w:r>
    </w:p>
    <w:p w14:paraId="208C3FA6"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Insert Figure 6-figure supplement 1 about here]</w:t>
      </w:r>
    </w:p>
    <w:p w14:paraId="057B0AFE" w14:textId="785C22C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Figure 6-figure supplement </w:t>
      </w:r>
      <w:r>
        <w:rPr>
          <w:rFonts w:ascii="Times New Roman" w:hAnsi="Times New Roman" w:cs="Times New Roman"/>
          <w:color w:val="000000" w:themeColor="text1"/>
          <w:lang w:eastAsia="zh-TW"/>
        </w:rPr>
        <w:t>2</w:t>
      </w:r>
      <w:r>
        <w:rPr>
          <w:rFonts w:ascii="Times New Roman" w:hAnsi="Times New Roman" w:cs="Times New Roman"/>
          <w:color w:val="000000" w:themeColor="text1"/>
          <w:lang w:eastAsia="zh-TW"/>
        </w:rPr>
        <w:t xml:space="preserve"> about here]</w:t>
      </w:r>
    </w:p>
    <w:p w14:paraId="0E20D379" w14:textId="7342F6E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Figure 6-figure supplement </w:t>
      </w:r>
      <w:r>
        <w:rPr>
          <w:rFonts w:ascii="Times New Roman" w:hAnsi="Times New Roman" w:cs="Times New Roman"/>
          <w:color w:val="000000" w:themeColor="text1"/>
          <w:lang w:eastAsia="zh-TW"/>
        </w:rPr>
        <w:t>3</w:t>
      </w:r>
      <w:r>
        <w:rPr>
          <w:rFonts w:ascii="Times New Roman" w:hAnsi="Times New Roman" w:cs="Times New Roman"/>
          <w:color w:val="000000" w:themeColor="text1"/>
          <w:lang w:eastAsia="zh-TW"/>
        </w:rPr>
        <w:t xml:space="preserve"> about here]</w:t>
      </w:r>
    </w:p>
    <w:p w14:paraId="7C2AC24B" w14:textId="09CCAD9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Figure 6-figure supplement </w:t>
      </w:r>
      <w:r>
        <w:rPr>
          <w:rFonts w:ascii="Times New Roman" w:hAnsi="Times New Roman" w:cs="Times New Roman"/>
          <w:color w:val="000000" w:themeColor="text1"/>
          <w:lang w:eastAsia="zh-TW"/>
        </w:rPr>
        <w:t>4</w:t>
      </w:r>
      <w:r>
        <w:rPr>
          <w:rFonts w:ascii="Times New Roman" w:hAnsi="Times New Roman" w:cs="Times New Roman"/>
          <w:color w:val="000000" w:themeColor="text1"/>
          <w:lang w:eastAsia="zh-TW"/>
        </w:rPr>
        <w:t xml:space="preserve"> about here]</w:t>
      </w:r>
    </w:p>
    <w:p w14:paraId="0E035F7E" w14:textId="2A16830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Figure 6-figure supplement </w:t>
      </w:r>
      <w:r>
        <w:rPr>
          <w:rFonts w:ascii="Times New Roman" w:hAnsi="Times New Roman" w:cs="Times New Roman"/>
          <w:color w:val="000000" w:themeColor="text1"/>
          <w:lang w:eastAsia="zh-TW"/>
        </w:rPr>
        <w:t>5</w:t>
      </w:r>
      <w:r>
        <w:rPr>
          <w:rFonts w:ascii="Times New Roman" w:hAnsi="Times New Roman" w:cs="Times New Roman"/>
          <w:color w:val="000000" w:themeColor="text1"/>
          <w:lang w:eastAsia="zh-TW"/>
        </w:rPr>
        <w:t xml:space="preserve"> about here]</w:t>
      </w:r>
    </w:p>
    <w:p w14:paraId="6B078AB5" w14:textId="77777777" w:rsidR="006D6557" w:rsidRDefault="006D6557" w:rsidP="006D6557">
      <w:pPr>
        <w:spacing w:line="480" w:lineRule="auto"/>
        <w:jc w:val="both"/>
        <w:rPr>
          <w:rFonts w:ascii="Times New Roman" w:hAnsi="Times New Roman" w:cs="Times New Roman"/>
          <w:color w:val="000000" w:themeColor="text1"/>
          <w:lang w:eastAsia="zh-TW"/>
        </w:rPr>
      </w:pPr>
    </w:p>
    <w:p w14:paraId="3EF647C6" w14:textId="4F6CC8AD" w:rsidR="00522C01" w:rsidRPr="006D6557" w:rsidRDefault="00522C01" w:rsidP="006D6557">
      <w:pPr>
        <w:spacing w:line="480" w:lineRule="auto"/>
        <w:jc w:val="both"/>
        <w:rPr>
          <w:ins w:id="497" w:author="Bo Shen" w:date="2023-02-02T16:41:00Z"/>
          <w:rFonts w:ascii="Times New Roman" w:hAnsi="Times New Roman" w:cs="Times New Roman"/>
          <w:color w:val="000000" w:themeColor="text1"/>
        </w:rPr>
      </w:pPr>
      <w:ins w:id="498" w:author="Bo Shen" w:date="2023-02-02T16:41:00Z">
        <w:r>
          <w:rPr>
            <w:rFonts w:ascii="Times New Roman" w:hAnsi="Times New Roman" w:cs="Times New Roman"/>
            <w:i/>
            <w:color w:val="000000" w:themeColor="text1"/>
          </w:rPr>
          <w:br w:type="page"/>
        </w:r>
      </w:ins>
    </w:p>
    <w:p w14:paraId="69DA4F8B" w14:textId="219DD4B7" w:rsidR="00EA5E1F" w:rsidRPr="0060258A" w:rsidRDefault="00394340" w:rsidP="00886C3F">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499"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500"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501"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502"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503"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072B8BFF" w:rsidR="00A7103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1E82A6E" w14:textId="19019F98"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Figure </w:t>
      </w:r>
      <w:r>
        <w:rPr>
          <w:rFonts w:ascii="Times New Roman" w:hAnsi="Times New Roman" w:cs="Times New Roman"/>
          <w:color w:val="000000" w:themeColor="text1"/>
          <w:lang w:eastAsia="zh-TW"/>
        </w:rPr>
        <w:t>7</w:t>
      </w:r>
      <w:r>
        <w:rPr>
          <w:rFonts w:ascii="Times New Roman" w:hAnsi="Times New Roman" w:cs="Times New Roman"/>
          <w:color w:val="000000" w:themeColor="text1"/>
          <w:lang w:eastAsia="zh-TW"/>
        </w:rPr>
        <w:t xml:space="preserve"> about here]</w:t>
      </w:r>
    </w:p>
    <w:p w14:paraId="0C5C7572" w14:textId="77777777" w:rsidR="006D6557" w:rsidRPr="0060258A" w:rsidRDefault="006D6557" w:rsidP="00886C3F">
      <w:pPr>
        <w:spacing w:line="480" w:lineRule="auto"/>
        <w:jc w:val="both"/>
        <w:rPr>
          <w:rFonts w:ascii="Times New Roman" w:hAnsi="Times New Roman" w:cs="Times New Roman"/>
          <w:color w:val="000000" w:themeColor="text1"/>
        </w:rPr>
      </w:pPr>
    </w:p>
    <w:p w14:paraId="2828A095" w14:textId="40AC121E" w:rsidR="006D6557" w:rsidRPr="0060258A" w:rsidRDefault="00EA5E1F" w:rsidP="006D6557">
      <w:pPr>
        <w:spacing w:line="480" w:lineRule="auto"/>
        <w:jc w:val="center"/>
        <w:rPr>
          <w:rFonts w:ascii="Times New Roman" w:hAnsi="Times New Roman" w:cs="Times New Roman"/>
          <w:color w:val="000000" w:themeColor="text1"/>
        </w:rPr>
      </w:pPr>
      <w:r w:rsidRPr="0060258A">
        <w:rPr>
          <w:rFonts w:ascii="Times New Roman" w:hAnsi="Times New Roman" w:cs="Times New Roman"/>
          <w:i/>
          <w:color w:val="000000" w:themeColor="text1"/>
        </w:rPr>
        <w:br w:type="page"/>
      </w:r>
    </w:p>
    <w:p w14:paraId="70408A9B" w14:textId="7D3AEF2B" w:rsidR="00886C3F" w:rsidRPr="0060258A" w:rsidRDefault="009926BB" w:rsidP="00886C3F">
      <w:pPr>
        <w:spacing w:line="480" w:lineRule="auto"/>
        <w:jc w:val="both"/>
        <w:rPr>
          <w:rFonts w:ascii="Times New Roman" w:hAnsi="Times New Roman" w:cs="Times New Roman"/>
          <w:i/>
          <w:color w:val="000000" w:themeColor="text1"/>
        </w:rPr>
      </w:pPr>
      <w:ins w:id="504" w:author="Bo Shen" w:date="2023-01-23T18:32:00Z">
        <w:r>
          <w:rPr>
            <w:rFonts w:ascii="Times New Roman" w:hAnsi="Times New Roman" w:cs="Times New Roman"/>
            <w:i/>
            <w:iCs/>
            <w:color w:val="000000" w:themeColor="text1"/>
          </w:rPr>
          <w:lastRenderedPageBreak/>
          <w:t>L</w:t>
        </w:r>
        <w:r w:rsidRPr="002244C7">
          <w:rPr>
            <w:rFonts w:ascii="Times New Roman" w:hAnsi="Times New Roman" w:cs="Times New Roman"/>
            <w:i/>
            <w:iCs/>
            <w:color w:val="000000" w:themeColor="text1"/>
          </w:rPr>
          <w:t>ine-attractor</w:t>
        </w:r>
      </w:ins>
      <w:del w:id="505" w:author="Bo Shen" w:date="2023-01-23T18:32:00Z">
        <w:r w:rsidR="003B2115" w:rsidRPr="0060258A" w:rsidDel="009926BB">
          <w:rPr>
            <w:rFonts w:ascii="Times New Roman" w:hAnsi="Times New Roman" w:cs="Times New Roman"/>
            <w:i/>
            <w:color w:val="000000" w:themeColor="text1"/>
          </w:rPr>
          <w:delText>A novel form of</w:delText>
        </w:r>
      </w:del>
      <w:r w:rsidR="003B2115" w:rsidRPr="0060258A">
        <w:rPr>
          <w:rFonts w:ascii="Times New Roman" w:hAnsi="Times New Roman" w:cs="Times New Roman"/>
          <w:i/>
          <w:color w:val="000000" w:themeColor="text1"/>
        </w:rPr>
        <w:t xml:space="preserve"> </w:t>
      </w:r>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506"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507"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508"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509"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246760EF"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510" w:author="Bo Shen" w:date="2023-02-03T11:39:00Z">
            <w:rPr>
              <w:rFonts w:ascii="Cambria Math" w:hAnsi="Cambria Math" w:cs="Times New Roman"/>
              <w:color w:val="000000" w:themeColor="text1"/>
            </w:rPr>
            <m:t>+</m:t>
          </w:ins>
        </m:r>
        <m:sSub>
          <m:sSubPr>
            <m:ctrlPr>
              <w:ins w:id="511" w:author="Bo Shen" w:date="2023-02-03T11:39:00Z">
                <w:rPr>
                  <w:rFonts w:ascii="Cambria Math" w:hAnsi="Cambria Math" w:cs="Times New Roman"/>
                  <w:i/>
                  <w:color w:val="000000" w:themeColor="text1"/>
                </w:rPr>
              </w:ins>
            </m:ctrlPr>
          </m:sSubPr>
          <m:e>
            <m:r>
              <w:ins w:id="512" w:author="Bo Shen" w:date="2023-02-03T11:39:00Z">
                <w:rPr>
                  <w:rFonts w:ascii="Cambria Math" w:hAnsi="Cambria Math" w:cs="Times New Roman"/>
                  <w:color w:val="000000" w:themeColor="text1"/>
                </w:rPr>
                <m:t>G</m:t>
              </w:ins>
            </m:r>
          </m:e>
          <m:sub>
            <m:r>
              <w:ins w:id="513" w:author="Bo Shen" w:date="2023-02-03T11:39:00Z">
                <w:rPr>
                  <w:rFonts w:ascii="Cambria Math" w:hAnsi="Cambria Math" w:cs="Times New Roman"/>
                  <w:color w:val="000000" w:themeColor="text1"/>
                </w:rPr>
                <m:t>0</m:t>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514" w:name="_Toc101170402"/>
      <w:r w:rsidR="0044594E" w:rsidRPr="00EC6C76">
        <w:rPr>
          <w:rFonts w:ascii="Times New Roman" w:hAnsi="Times New Roman" w:cs="Times New Roman"/>
          <w:i/>
          <w:color w:val="000000" w:themeColor="text1"/>
        </w:rPr>
        <w:t>Analysis for persistent activity</w:t>
      </w:r>
      <w:bookmarkEnd w:id="514"/>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w:t>
      </w:r>
      <w:ins w:id="515" w:author="Bo Shen" w:date="2023-02-13T11:45:00Z">
        <w:r w:rsidR="003C4C48">
          <w:rPr>
            <w:rFonts w:ascii="Times New Roman" w:hAnsi="Times New Roman" w:cs="Times New Roman"/>
            <w:color w:val="000000" w:themeColor="text1"/>
          </w:rPr>
          <w:t xml:space="preserve"> </w:t>
        </w:r>
      </w:ins>
      <w:del w:id="516" w:author="Bo Shen" w:date="2023-02-13T11:45:00Z">
        <w:r w:rsidR="00F753A8" w:rsidRPr="0060258A" w:rsidDel="003C4C48">
          <w:rPr>
            <w:rFonts w:ascii="Times New Roman" w:hAnsi="Times New Roman" w:cs="Times New Roman"/>
            <w:color w:val="000000" w:themeColor="text1"/>
          </w:rPr>
          <w:delText>-</w:delText>
        </w:r>
      </w:del>
      <w:r w:rsidR="00F753A8" w:rsidRPr="0060258A">
        <w:rPr>
          <w:rFonts w:ascii="Times New Roman" w:hAnsi="Times New Roman" w:cs="Times New Roman"/>
          <w:color w:val="000000" w:themeColor="text1"/>
        </w:rPr>
        <w:t>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inactivation of </w:t>
      </w:r>
      <w:r w:rsidR="009152B3" w:rsidRPr="0060258A">
        <w:rPr>
          <w:rFonts w:ascii="Times New Roman" w:hAnsi="Times New Roman" w:cs="Times New Roman"/>
          <w:color w:val="000000" w:themeColor="text1"/>
        </w:rPr>
        <w:lastRenderedPageBreak/>
        <w:t>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517"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518" w:author="Bo Shen" w:date="2023-02-03T11:56:00Z">
                <m:rPr>
                  <m:sty m:val="p"/>
                </m:rPr>
                <w:rPr>
                  <w:rFonts w:ascii="Cambria Math" w:hAnsi="Cambria Math" w:cs="Times New Roman"/>
                  <w:color w:val="000000" w:themeColor="text1"/>
                </w:rPr>
                <m:t>-</m:t>
              </w:ins>
            </m:r>
            <m:sSub>
              <m:sSubPr>
                <m:ctrlPr>
                  <w:ins w:id="519" w:author="Bo Shen" w:date="2023-02-03T11:56:00Z">
                    <w:rPr>
                      <w:rFonts w:ascii="Cambria Math" w:hAnsi="Cambria Math" w:cs="Times New Roman"/>
                      <w:i/>
                      <w:iCs/>
                      <w:color w:val="000000" w:themeColor="text1"/>
                    </w:rPr>
                  </w:ins>
                </m:ctrlPr>
              </m:sSubPr>
              <m:e>
                <m:r>
                  <w:ins w:id="520" w:author="Bo Shen" w:date="2023-02-03T11:56:00Z">
                    <w:rPr>
                      <w:rFonts w:ascii="Cambria Math" w:hAnsi="Cambria Math" w:cs="Times New Roman"/>
                      <w:color w:val="000000" w:themeColor="text1"/>
                    </w:rPr>
                    <m:t>G</m:t>
                  </w:ins>
                </m:r>
              </m:e>
              <m:sub>
                <m:r>
                  <w:ins w:id="521" w:author="Bo Shen" w:date="2023-02-03T11:56:00Z">
                    <w:rPr>
                      <w:rFonts w:ascii="Cambria Math" w:hAnsi="Cambria Math" w:cs="Times New Roman"/>
                      <w:color w:val="000000" w:themeColor="text1"/>
                    </w:rPr>
                    <m:t>0</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522"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523"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lastRenderedPageBreak/>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20632720" w14:textId="77777777" w:rsidR="0054148B"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524" w:author="Bo Shen" w:date="2023-02-03T11:57:00Z">
                <m:rPr>
                  <m:sty m:val="p"/>
                </m:rPr>
                <w:rPr>
                  <w:rFonts w:ascii="Cambria Math" w:hAnsi="Cambria Math" w:cs="Times New Roman"/>
                  <w:color w:val="000000" w:themeColor="text1"/>
                </w:rPr>
                <m:t>-</m:t>
              </w:ins>
            </m:r>
            <m:sSub>
              <m:sSubPr>
                <m:ctrlPr>
                  <w:ins w:id="525" w:author="Bo Shen" w:date="2023-02-03T11:57:00Z">
                    <w:rPr>
                      <w:rFonts w:ascii="Cambria Math" w:hAnsi="Cambria Math" w:cs="Times New Roman"/>
                      <w:i/>
                      <w:iCs/>
                      <w:color w:val="000000" w:themeColor="text1"/>
                    </w:rPr>
                  </w:ins>
                </m:ctrlPr>
              </m:sSubPr>
              <m:e>
                <m:r>
                  <w:ins w:id="526" w:author="Bo Shen" w:date="2023-02-03T11:57:00Z">
                    <w:rPr>
                      <w:rFonts w:ascii="Cambria Math" w:hAnsi="Cambria Math" w:cs="Times New Roman"/>
                      <w:color w:val="000000" w:themeColor="text1"/>
                    </w:rPr>
                    <m:t>G</m:t>
                  </w:ins>
                </m:r>
              </m:e>
              <m:sub>
                <m:r>
                  <w:ins w:id="527" w:author="Bo Shen" w:date="2023-02-03T11:57:00Z">
                    <w:rPr>
                      <w:rFonts w:ascii="Cambria Math" w:hAnsi="Cambria Math" w:cs="Times New Roman"/>
                      <w:color w:val="000000" w:themeColor="text1"/>
                    </w:rPr>
                    <m:t>0</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528"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p>
    <w:p w14:paraId="4A3AEB63"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Figure 8 about here]</w:t>
      </w:r>
    </w:p>
    <w:p w14:paraId="51650E94"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Figure 8-figure supplement 1 about here]</w:t>
      </w:r>
    </w:p>
    <w:p w14:paraId="2CED26E6" w14:textId="77777777" w:rsidR="0054148B" w:rsidRPr="0060258A"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Figure 8-figure supplement 2 about here]</w:t>
      </w:r>
    </w:p>
    <w:p w14:paraId="031C83EB" w14:textId="77777777" w:rsidR="0054148B" w:rsidRDefault="0054148B" w:rsidP="00B26F88">
      <w:pPr>
        <w:spacing w:line="480" w:lineRule="auto"/>
        <w:jc w:val="both"/>
        <w:rPr>
          <w:rFonts w:ascii="Times New Roman" w:hAnsi="Times New Roman" w:cs="Times New Roman"/>
          <w:color w:val="000000" w:themeColor="text1"/>
        </w:rPr>
      </w:pPr>
    </w:p>
    <w:p w14:paraId="0003A0B5" w14:textId="4D2DE66C" w:rsidR="00886C3F" w:rsidRPr="0054148B" w:rsidRDefault="00434D8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br w:type="page"/>
      </w:r>
      <w:r w:rsidR="00886C3F" w:rsidRPr="0060258A">
        <w:rPr>
          <w:rFonts w:ascii="Times New Roman" w:hAnsi="Times New Roman" w:cs="Times New Roman"/>
          <w:i/>
          <w:color w:val="000000" w:themeColor="text1"/>
        </w:rPr>
        <w:lastRenderedPageBreak/>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68EB1F77" w:rsidR="00886C3F"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529"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530"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tasks, subjects must postpone selection for an interval that 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531"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1F2304F4" w14:textId="01D0330C" w:rsidR="00A13D77" w:rsidRPr="0060258A" w:rsidRDefault="00A13D77"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Insert Figure 9 about here]</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39611319" w14:textId="01480B25" w:rsidR="00886C3F" w:rsidRPr="0060258A" w:rsidDel="00352626" w:rsidRDefault="00E60AF2" w:rsidP="00A13D77">
      <w:pPr>
        <w:rPr>
          <w:del w:id="532" w:author="Bo Shen" w:date="2023-02-03T12:04:00Z"/>
          <w:rFonts w:ascii="Times New Roman" w:hAnsi="Times New Roman" w:cs="Times New Roman"/>
          <w:bCs/>
          <w:color w:val="000000" w:themeColor="text1"/>
        </w:rPr>
        <w:pPrChange w:id="533" w:author="Bo Shen" w:date="2023-02-03T12:04:00Z">
          <w:pPr/>
        </w:pPrChange>
      </w:pPr>
      <w:del w:id="534" w:author="Bo Shen" w:date="2023-02-03T12:04:00Z">
        <w:r w:rsidRPr="0060258A" w:rsidDel="00352626">
          <w:rPr>
            <w:rFonts w:ascii="Times New Roman" w:hAnsi="Times New Roman" w:cs="Times New Roman"/>
            <w:bCs/>
            <w:color w:val="000000" w:themeColor="text1"/>
          </w:rPr>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535"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w:t>
      </w:r>
      <w:proofErr w:type="gramStart"/>
      <w:r w:rsidRPr="0060258A">
        <w:rPr>
          <w:rFonts w:ascii="Times New Roman" w:hAnsi="Times New Roman" w:cs="Times New Roman"/>
          <w:bCs/>
          <w:color w:val="000000" w:themeColor="text1"/>
        </w:rPr>
        <w:t>cue</w:t>
      </w:r>
      <w:proofErr w:type="gramEnd"/>
      <w:r w:rsidRPr="0060258A">
        <w:rPr>
          <w:rFonts w:ascii="Times New Roman" w:hAnsi="Times New Roman" w:cs="Times New Roman"/>
          <w:bCs/>
          <w:color w:val="000000" w:themeColor="text1"/>
        </w:rPr>
        <w:t xml:space="preserv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536"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w:t>
      </w:r>
      <w:r w:rsidRPr="0060258A">
        <w:rPr>
          <w:rFonts w:ascii="Times New Roman" w:hAnsi="Times New Roman" w:cs="Times New Roman"/>
          <w:bCs/>
          <w:color w:val="000000" w:themeColor="text1"/>
        </w:rPr>
        <w:lastRenderedPageBreak/>
        <w:t xml:space="preserve">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1D6FD5F0" w:rsidR="00654EC9" w:rsidRPr="00291981" w:rsidRDefault="00654EC9" w:rsidP="00654EC9">
      <w:pPr>
        <w:spacing w:line="480" w:lineRule="auto"/>
        <w:jc w:val="both"/>
        <w:rPr>
          <w:rFonts w:ascii="Times New Roman" w:hAnsi="Times New Roman" w:cs="Times New Roman"/>
          <w:i/>
          <w:color w:val="000000" w:themeColor="text1"/>
        </w:rPr>
      </w:pPr>
      <w:del w:id="537" w:author="Bo Shen" w:date="2023-02-13T12:42:00Z">
        <w:r w:rsidRPr="00291981" w:rsidDel="00214A4E">
          <w:rPr>
            <w:rFonts w:ascii="Times New Roman" w:hAnsi="Times New Roman" w:cs="Times New Roman"/>
            <w:i/>
            <w:color w:val="000000" w:themeColor="text1"/>
          </w:rPr>
          <w:delText xml:space="preserve">GABAergic </w:delText>
        </w:r>
      </w:del>
      <w:ins w:id="538" w:author="Bo Shen" w:date="2023-02-13T12:42:00Z">
        <w:r w:rsidR="00214A4E">
          <w:rPr>
            <w:rFonts w:ascii="Times New Roman" w:hAnsi="Times New Roman" w:cs="Times New Roman"/>
            <w:i/>
            <w:color w:val="000000" w:themeColor="text1"/>
          </w:rPr>
          <w:t>Inhibitory</w:t>
        </w:r>
        <w:r w:rsidR="00214A4E"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6A4CE946" w14:textId="77777777" w:rsidR="00A13D77" w:rsidRDefault="00654EC9"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w:t>
      </w:r>
      <w:ins w:id="539" w:author="Bo Shen" w:date="2023-02-13T12:30:00Z">
        <w:r w:rsidR="004F6E00">
          <w:rPr>
            <w:rFonts w:ascii="Times New Roman" w:hAnsi="Times New Roman" w:cs="Times New Roman"/>
            <w:color w:val="000000" w:themeColor="text1"/>
          </w:rPr>
          <w:t xml:space="preserve">inhibitory </w:t>
        </w:r>
      </w:ins>
      <w:ins w:id="540" w:author="Bo Shen" w:date="2023-02-13T12:38:00Z">
        <w:r w:rsidR="00A21888">
          <w:rPr>
            <w:rFonts w:ascii="Times New Roman" w:hAnsi="Times New Roman" w:cs="Times New Roman"/>
            <w:color w:val="000000" w:themeColor="text1"/>
          </w:rPr>
          <w:t>connection weights</w:t>
        </w:r>
      </w:ins>
      <w:ins w:id="541" w:author="Bo Shen" w:date="2023-02-13T12:31:00Z">
        <w:r w:rsidR="004F6E00" w:rsidRPr="0060258A">
          <w:rPr>
            <w:rFonts w:ascii="Times New Roman" w:hAnsi="Times New Roman" w:cs="Times New Roman"/>
            <w:color w:val="000000" w:themeColor="text1"/>
          </w:rPr>
          <w:t xml:space="preserve"> </w:t>
        </w:r>
        <w:r w:rsidR="004F6E00">
          <w:rPr>
            <w:rFonts w:ascii="Times New Roman" w:hAnsi="Times New Roman" w:cs="Times New Roman"/>
            <w:color w:val="000000" w:themeColor="text1"/>
          </w:rPr>
          <w:t xml:space="preserve">(e.g., </w:t>
        </w:r>
      </w:ins>
      <w:ins w:id="542" w:author="Bo Shen" w:date="2023-02-13T12:38:00Z">
        <w:r w:rsidR="00A21888">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543" w:author="Bo Shen" w:date="2023-02-13T12:31:00Z">
        <w:r w:rsidR="004F6E00">
          <w:rPr>
            <w:rFonts w:ascii="Times New Roman" w:hAnsi="Times New Roman" w:cs="Times New Roman"/>
            <w:color w:val="000000" w:themeColor="text1"/>
          </w:rPr>
          <w:t xml:space="preserve">agonist) </w:t>
        </w:r>
      </w:ins>
      <w:del w:id="544" w:author="Bo Shen" w:date="2023-02-13T12:31:00Z">
        <w:r w:rsidRPr="0060258A" w:rsidDel="004F6E00">
          <w:rPr>
            <w:rFonts w:ascii="Times New Roman" w:hAnsi="Times New Roman" w:cs="Times New Roman"/>
            <w:color w:val="000000" w:themeColor="text1"/>
          </w:rPr>
          <w:delText>activity</w:delText>
        </w:r>
        <w:r w:rsidR="00C32E7E" w:rsidRPr="0060258A" w:rsidDel="004F6E00">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del w:id="545" w:author="Bo Shen" w:date="2023-02-13T12:39:00Z">
        <w:r w:rsidR="00C32E7E" w:rsidRPr="0060258A" w:rsidDel="00A21888">
          <w:rPr>
            <w:rFonts w:ascii="Times New Roman" w:hAnsi="Times New Roman" w:cs="Times New Roman"/>
            <w:color w:val="000000" w:themeColor="text1"/>
          </w:rPr>
          <w:delText>a</w:delText>
        </w:r>
      </w:del>
      <w:ins w:id="546" w:author="Bo Shen" w:date="2023-02-13T12:39:00Z">
        <w:r w:rsidR="00A21888">
          <w:rPr>
            <w:rFonts w:ascii="Times New Roman" w:hAnsi="Times New Roman" w:cs="Times New Roman"/>
            <w:color w:val="000000" w:themeColor="text1"/>
          </w:rPr>
          <w:t xml:space="preserve">inhibitory potentiation </w:t>
        </w:r>
      </w:ins>
      <w:del w:id="547" w:author="Bo Shen" w:date="2023-02-13T12:39:00Z">
        <w:r w:rsidR="00C32E7E" w:rsidRPr="0060258A" w:rsidDel="00A21888">
          <w:rPr>
            <w:rFonts w:ascii="Times New Roman" w:hAnsi="Times New Roman" w:cs="Times New Roman"/>
            <w:color w:val="000000" w:themeColor="text1"/>
          </w:rPr>
          <w:delText xml:space="preserve"> </w:delText>
        </w:r>
        <w:r w:rsidRPr="0060258A" w:rsidDel="00A21888">
          <w:rPr>
            <w:rFonts w:ascii="Times New Roman" w:hAnsi="Times New Roman" w:cs="Times New Roman"/>
            <w:color w:val="000000" w:themeColor="text1"/>
          </w:rPr>
          <w:delText>GABAergic agonist</w:delText>
        </w:r>
        <w:r w:rsidR="00C32E7E" w:rsidRPr="0060258A" w:rsidDel="00A21888">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 xml:space="preserve">depends on both the state of the disinhibitory network and the intensity of </w:t>
      </w:r>
      <w:del w:id="548" w:author="Bo Shen" w:date="2023-02-13T12:40:00Z">
        <w:r w:rsidR="00C32E7E" w:rsidRPr="0060258A" w:rsidDel="00A21888">
          <w:rPr>
            <w:rFonts w:ascii="Times New Roman" w:hAnsi="Times New Roman" w:cs="Times New Roman"/>
            <w:color w:val="000000" w:themeColor="text1"/>
          </w:rPr>
          <w:delText>the GABAergic a</w:delText>
        </w:r>
        <w:r w:rsidR="00192F28" w:rsidRPr="0060258A" w:rsidDel="00A21888">
          <w:rPr>
            <w:rFonts w:ascii="Times New Roman" w:hAnsi="Times New Roman" w:cs="Times New Roman"/>
            <w:color w:val="000000" w:themeColor="text1"/>
          </w:rPr>
          <w:delText>ctivation</w:delText>
        </w:r>
      </w:del>
      <w:ins w:id="549" w:author="Bo Shen" w:date="2023-02-13T12:40:00Z">
        <w:r w:rsidR="00A21888">
          <w:rPr>
            <w:rFonts w:ascii="Times New Roman" w:hAnsi="Times New Roman" w:cs="Times New Roman"/>
            <w:color w:val="000000" w:themeColor="text1"/>
          </w:rPr>
          <w:t>potentiation</w:t>
        </w:r>
      </w:ins>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w:t>
      </w:r>
      <w:del w:id="550" w:author="Bo Shen" w:date="2023-02-13T12:40:00Z">
        <w:r w:rsidRPr="0060258A" w:rsidDel="00A21888">
          <w:rPr>
            <w:rFonts w:ascii="Times New Roman" w:hAnsi="Times New Roman" w:cs="Times New Roman"/>
            <w:color w:val="000000" w:themeColor="text1"/>
          </w:rPr>
          <w:delText>GABAergic activit</w:delText>
        </w:r>
        <w:r w:rsidR="00192F28" w:rsidRPr="0060258A" w:rsidDel="00A21888">
          <w:rPr>
            <w:rFonts w:ascii="Times New Roman" w:hAnsi="Times New Roman" w:cs="Times New Roman"/>
            <w:color w:val="000000" w:themeColor="text1"/>
          </w:rPr>
          <w:delText>y</w:delText>
        </w:r>
      </w:del>
      <w:ins w:id="551" w:author="Bo Shen" w:date="2023-02-13T12:40:00Z">
        <w:r w:rsidR="00A21888">
          <w:rPr>
            <w:rFonts w:ascii="Times New Roman" w:hAnsi="Times New Roman" w:cs="Times New Roman"/>
            <w:color w:val="000000" w:themeColor="text1"/>
          </w:rPr>
          <w:t>inhibitory connection wei</w:t>
        </w:r>
      </w:ins>
      <w:ins w:id="552" w:author="Bo Shen" w:date="2023-02-13T12:41:00Z">
        <w:r w:rsidR="00A21888">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 xml:space="preserve">the LDDM and the </w:t>
      </w:r>
      <w:del w:id="553" w:author="Bo Shen" w:date="2023-02-13T12:32:00Z">
        <w:r w:rsidR="00192F28" w:rsidRPr="0060258A" w:rsidDel="004F6E00">
          <w:rPr>
            <w:rFonts w:ascii="Times New Roman" w:hAnsi="Times New Roman" w:cs="Times New Roman"/>
            <w:color w:val="000000" w:themeColor="text1"/>
          </w:rPr>
          <w:delText>more traditional</w:delText>
        </w:r>
      </w:del>
      <w:ins w:id="554" w:author="Bo Shen" w:date="2023-02-13T12:32:00Z">
        <w:r w:rsidR="004F6E00">
          <w:rPr>
            <w:rFonts w:ascii="Times New Roman" w:hAnsi="Times New Roman" w:cs="Times New Roman"/>
            <w:color w:val="000000" w:themeColor="text1"/>
          </w:rPr>
          <w:t>standard</w:t>
        </w:r>
      </w:ins>
      <w:r w:rsidR="00192F28" w:rsidRPr="0060258A">
        <w:rPr>
          <w:rFonts w:ascii="Times New Roman" w:hAnsi="Times New Roman" w:cs="Times New Roman"/>
          <w:color w:val="000000" w:themeColor="text1"/>
        </w:rPr>
        <w:t xml:space="preserve"> RNM.</w:t>
      </w:r>
    </w:p>
    <w:p w14:paraId="5EE72B00" w14:textId="23E7DB53" w:rsidR="00B26F88" w:rsidRPr="0060258A" w:rsidRDefault="00A13D77"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Insert Figure 10 about here]</w:t>
      </w:r>
      <w:r w:rsidR="00B26F88" w:rsidRPr="0060258A">
        <w:rPr>
          <w:rFonts w:ascii="Times New Roman" w:hAnsi="Times New Roman" w:cs="Times New Roman"/>
          <w:color w:val="000000" w:themeColor="text1"/>
        </w:rPr>
        <w:br w:type="page"/>
      </w:r>
    </w:p>
    <w:p w14:paraId="5CE11377" w14:textId="529C9135" w:rsidR="00DE5E54" w:rsidRPr="0060258A" w:rsidDel="005A2D8D" w:rsidRDefault="00C168E7" w:rsidP="00B26F88">
      <w:pPr>
        <w:spacing w:line="480" w:lineRule="auto"/>
        <w:jc w:val="both"/>
        <w:rPr>
          <w:del w:id="555"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556" w:author="Bo Shen" w:date="2023-02-13T12:43:00Z">
        <w:r w:rsidRPr="0060258A" w:rsidDel="00C12D3D">
          <w:rPr>
            <w:rFonts w:ascii="Times New Roman" w:hAnsi="Times New Roman" w:cs="Times New Roman"/>
            <w:color w:val="000000" w:themeColor="text1"/>
          </w:rPr>
          <w:delText xml:space="preserve">increased </w:delText>
        </w:r>
      </w:del>
      <w:ins w:id="557" w:author="Bo Shen" w:date="2023-02-13T12:43: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558" w:author="Bo Shen" w:date="2023-02-13T12:43:00Z">
        <w:r w:rsidRPr="0060258A" w:rsidDel="00C12D3D">
          <w:rPr>
            <w:rFonts w:ascii="Times New Roman" w:hAnsi="Times New Roman" w:cs="Times New Roman"/>
            <w:color w:val="000000" w:themeColor="text1"/>
          </w:rPr>
          <w:delText xml:space="preserve">excitatory </w:delText>
        </w:r>
      </w:del>
      <w:ins w:id="559" w:author="Bo Shen" w:date="2023-02-13T12:43:00Z">
        <w:r w:rsidR="00C12D3D">
          <w:rPr>
            <w:rFonts w:ascii="Times New Roman" w:hAnsi="Times New Roman" w:cs="Times New Roman"/>
            <w:color w:val="000000" w:themeColor="text1"/>
          </w:rPr>
          <w:t>the primary</w:t>
        </w:r>
      </w:ins>
      <w:ins w:id="560" w:author="Bo Shen" w:date="2023-02-13T12:45:00Z">
        <w:r w:rsidR="00C12D3D">
          <w:rPr>
            <w:rFonts w:ascii="Times New Roman" w:hAnsi="Times New Roman" w:cs="Times New Roman"/>
            <w:color w:val="000000" w:themeColor="text1"/>
          </w:rPr>
          <w:t xml:space="preserve"> </w:t>
        </w:r>
      </w:ins>
      <w:ins w:id="561" w:author="Bo Shen" w:date="2023-02-13T12:46:00Z">
        <w:r w:rsidR="00C12D3D">
          <w:rPr>
            <w:rFonts w:ascii="Times New Roman" w:hAnsi="Times New Roman" w:cs="Times New Roman"/>
            <w:color w:val="000000" w:themeColor="text1"/>
          </w:rPr>
          <w:t>(</w:t>
        </w:r>
        <w:r w:rsidR="0092666E">
          <w:rPr>
            <w:rFonts w:ascii="Times New Roman" w:hAnsi="Times New Roman" w:cs="Times New Roman"/>
            <w:color w:val="000000" w:themeColor="text1"/>
          </w:rPr>
          <w:t xml:space="preserve">i.e., </w:t>
        </w:r>
        <w:r w:rsidR="00C12D3D" w:rsidRPr="00C12D3D">
          <w:rPr>
            <w:rFonts w:ascii="Times New Roman" w:hAnsi="Times New Roman" w:cs="Times New Roman"/>
            <w:i/>
            <w:iCs/>
            <w:color w:val="000000" w:themeColor="text1"/>
            <w:rPrChange w:id="562" w:author="Bo Shen" w:date="2023-02-13T12:46:00Z">
              <w:rPr>
                <w:rFonts w:ascii="Times New Roman" w:hAnsi="Times New Roman" w:cs="Times New Roman"/>
                <w:color w:val="000000" w:themeColor="text1"/>
              </w:rPr>
            </w:rPrChange>
          </w:rPr>
          <w:t>R</w:t>
        </w:r>
        <w:r w:rsidR="00C12D3D">
          <w:rPr>
            <w:rFonts w:ascii="Times New Roman" w:hAnsi="Times New Roman" w:cs="Times New Roman"/>
            <w:color w:val="000000" w:themeColor="text1"/>
          </w:rPr>
          <w:t>)</w:t>
        </w:r>
      </w:ins>
      <w:ins w:id="563" w:author="Bo Shen" w:date="2023-02-13T12:43:00Z">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564" w:author="Bo Shen" w:date="2023-02-13T12:43:00Z">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565" w:author="Bo Shen" w:date="2023-02-13T12:44:00Z">
        <w:r w:rsidRPr="0060258A" w:rsidDel="00C12D3D">
          <w:rPr>
            <w:rFonts w:ascii="Times New Roman" w:hAnsi="Times New Roman" w:cs="Times New Roman"/>
            <w:color w:val="000000" w:themeColor="text1"/>
          </w:rPr>
          <w:delText xml:space="preserve">increased </w:delText>
        </w:r>
      </w:del>
      <w:ins w:id="566" w:author="Bo Shen" w:date="2023-02-13T12:44: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567"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568" w:author="Bo Shen" w:date="2023-02-13T12:45:00Z">
        <w:r w:rsidR="00C12D3D" w:rsidRPr="00C12D3D">
          <w:rPr>
            <w:rFonts w:ascii="Times New Roman" w:hAnsi="Times New Roman" w:cs="Times New Roman"/>
            <w:color w:val="000000" w:themeColor="text1"/>
          </w:rPr>
          <w:t xml:space="preserve"> </w:t>
        </w:r>
      </w:ins>
      <w:del w:id="569"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570" w:author="Bo Shen" w:date="2023-02-13T12:45:00Z">
        <w:r w:rsidR="00C12D3D" w:rsidRPr="00C12D3D">
          <w:rPr>
            <w:rFonts w:ascii="Times New Roman" w:hAnsi="Times New Roman" w:cs="Times New Roman"/>
            <w:color w:val="000000" w:themeColor="text1"/>
          </w:rPr>
          <w:t xml:space="preserve"> </w:t>
        </w:r>
        <w:r w:rsidR="00C12D3D">
          <w:rPr>
            <w:rFonts w:ascii="Times New Roman" w:hAnsi="Times New Roman" w:cs="Times New Roman"/>
            <w:color w:val="000000" w:themeColor="text1"/>
          </w:rPr>
          <w:t>on the primary</w:t>
        </w:r>
        <w:r w:rsidR="00C12D3D" w:rsidRPr="0060258A">
          <w:rPr>
            <w:rFonts w:ascii="Times New Roman" w:hAnsi="Times New Roman" w:cs="Times New Roman"/>
            <w:color w:val="000000" w:themeColor="text1"/>
          </w:rPr>
          <w:t xml:space="preserve"> neuron</w:t>
        </w:r>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571" w:author="Bo Shen" w:date="2023-02-13T12:52:00Z">
        <w:r w:rsidRPr="0060258A" w:rsidDel="001C4E8B">
          <w:rPr>
            <w:rFonts w:ascii="Times New Roman" w:hAnsi="Times New Roman" w:cs="Times New Roman"/>
            <w:color w:val="000000" w:themeColor="text1"/>
          </w:rPr>
          <w:delText xml:space="preserve">but </w:delText>
        </w:r>
      </w:del>
      <w:ins w:id="572" w:author="Bo Shen" w:date="2023-02-13T12:52:00Z">
        <w:r w:rsidR="001C4E8B">
          <w:rPr>
            <w:rFonts w:ascii="Times New Roman" w:hAnsi="Times New Roman" w:cs="Times New Roman"/>
            <w:color w:val="000000" w:themeColor="text1"/>
          </w:rPr>
          <w:t xml:space="preserve">and </w:t>
        </w:r>
      </w:ins>
      <w:ins w:id="573" w:author="Bo Shen" w:date="2023-02-13T12:53:00Z">
        <w:r w:rsidR="001C4E8B">
          <w:rPr>
            <w:rFonts w:ascii="Times New Roman" w:hAnsi="Times New Roman" w:cs="Times New Roman"/>
            <w:color w:val="000000" w:themeColor="text1"/>
          </w:rPr>
          <w:t>simultaneously</w:t>
        </w:r>
      </w:ins>
      <w:ins w:id="574" w:author="Bo Shen" w:date="2023-02-13T12:52:00Z">
        <w:r w:rsidR="001C4E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575" w:author="Bo Shen" w:date="2023-02-13T12:52:00Z">
        <w:r w:rsidR="001C4E8B">
          <w:rPr>
            <w:rFonts w:ascii="Times New Roman" w:hAnsi="Times New Roman" w:cs="Times New Roman"/>
            <w:color w:val="000000" w:themeColor="text1"/>
          </w:rPr>
          <w:t xml:space="preserve">As an outcome, </w:t>
        </w:r>
      </w:ins>
      <w:del w:id="576"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577"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578" w:author="Bo Shen" w:date="2023-02-13T12:52:00Z">
        <w:r w:rsidRPr="0060258A" w:rsidDel="001C4E8B">
          <w:rPr>
            <w:rFonts w:ascii="Times New Roman" w:hAnsi="Times New Roman" w:cs="Times New Roman"/>
            <w:color w:val="000000" w:themeColor="text1"/>
          </w:rPr>
          <w:delText xml:space="preserve">and </w:delText>
        </w:r>
      </w:del>
      <w:ins w:id="579" w:author="Bo Shen" w:date="2023-02-13T12:52:00Z">
        <w:r w:rsidR="001C4E8B">
          <w:rPr>
            <w:rFonts w:ascii="Times New Roman" w:hAnsi="Times New Roman" w:cs="Times New Roman"/>
            <w:color w:val="000000" w:themeColor="text1"/>
          </w:rPr>
          <w:t>but</w:t>
        </w:r>
        <w:r w:rsidR="001C4E8B" w:rsidRPr="0060258A">
          <w:rPr>
            <w:rFonts w:ascii="Times New Roman" w:hAnsi="Times New Roman" w:cs="Times New Roman"/>
            <w:color w:val="000000" w:themeColor="text1"/>
          </w:rPr>
          <w:t xml:space="preserve"> </w:t>
        </w:r>
      </w:ins>
      <w:ins w:id="580" w:author="Bo Shen" w:date="2023-02-13T12:53:00Z">
        <w:r w:rsidR="001C4E8B">
          <w:rPr>
            <w:rFonts w:ascii="Times New Roman" w:hAnsi="Times New Roman" w:cs="Times New Roman"/>
            <w:color w:val="000000" w:themeColor="text1"/>
          </w:rPr>
          <w:t>a</w:t>
        </w:r>
      </w:ins>
      <w:del w:id="581"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582" w:author="Bo Shen" w:date="2023-02-13T12:52:00Z">
        <w:r w:rsidR="001C4E8B">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583"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584" w:author="Bo Shen" w:date="2023-02-13T12:56:00Z">
        <w:r w:rsidR="00B5113E">
          <w:rPr>
            <w:rFonts w:ascii="Times New Roman" w:hAnsi="Times New Roman" w:cs="Times New Roman"/>
            <w:color w:val="000000" w:themeColor="text1"/>
          </w:rPr>
          <w:t>.</w:t>
        </w:r>
      </w:ins>
      <w:del w:id="585"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586" w:author="Bo Shen" w:date="2023-02-13T12:56:00Z">
        <w:r w:rsidR="00B5113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587" w:author="Bo Shen" w:date="2023-02-13T12:57:00Z">
        <w:r w:rsidR="00B5113E">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588" w:author="Bo Shen" w:date="2023-02-13T12:56:00Z">
        <w:r w:rsidR="00B5113E">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589" w:author="Bo Shen" w:date="2023-02-13T12:57:00Z">
        <w:r w:rsidRPr="0060258A" w:rsidDel="00B5113E">
          <w:rPr>
            <w:rFonts w:ascii="Times New Roman" w:hAnsi="Times New Roman" w:cs="Times New Roman"/>
            <w:color w:val="000000" w:themeColor="text1"/>
          </w:rPr>
          <w:delText xml:space="preserve">agonist </w:delText>
        </w:r>
      </w:del>
      <w:ins w:id="590" w:author="Bo Shen" w:date="2023-02-13T12:57:00Z">
        <w:r w:rsidR="00B5113E">
          <w:rPr>
            <w:rFonts w:ascii="Times New Roman" w:hAnsi="Times New Roman" w:cs="Times New Roman"/>
            <w:color w:val="000000" w:themeColor="text1"/>
          </w:rPr>
          <w:t>the inhibitory potentiation condition</w:t>
        </w:r>
        <w:r w:rsidR="00B5113E" w:rsidRPr="0060258A">
          <w:rPr>
            <w:rFonts w:ascii="Times New Roman" w:hAnsi="Times New Roman" w:cs="Times New Roman"/>
            <w:color w:val="000000" w:themeColor="text1"/>
          </w:rPr>
          <w:t xml:space="preserve"> </w:t>
        </w:r>
      </w:ins>
      <w:del w:id="591"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592" w:author="Bo Shen" w:date="2023-02-13T12:57:00Z">
        <w:r w:rsidR="00B5113E">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593" w:author="Bo Shen" w:date="2023-02-13T13:01:00Z">
        <w:r w:rsidRPr="0060258A" w:rsidDel="00B67552">
          <w:rPr>
            <w:rFonts w:ascii="Times New Roman" w:hAnsi="Times New Roman" w:cs="Times New Roman"/>
            <w:color w:val="000000" w:themeColor="text1"/>
          </w:rPr>
          <w:delText xml:space="preserve">agonist </w:delText>
        </w:r>
      </w:del>
      <w:ins w:id="594" w:author="Bo Shen" w:date="2023-02-13T13:01:00Z">
        <w:r w:rsidR="00B67552">
          <w:rPr>
            <w:rFonts w:ascii="Times New Roman" w:hAnsi="Times New Roman" w:cs="Times New Roman"/>
            <w:color w:val="000000" w:themeColor="text1"/>
          </w:rPr>
          <w:t>inhibitory potentiation</w:t>
        </w:r>
        <w:r w:rsidR="00B6755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595" w:author="Bo Shen" w:date="2023-02-13T12:50:00Z">
        <w:r w:rsidR="000D60B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596" w:author="Bo Shen" w:date="2023-02-13T13:01:00Z">
        <w:r w:rsidR="00B6755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597" w:author="Bo Shen" w:date="2023-02-13T13:01:00Z">
        <w:r w:rsidR="00B67552">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598" w:author="Bo Shen" w:date="2023-02-13T13:03:00Z">
        <w:r w:rsidRPr="0060258A" w:rsidDel="00562BA1">
          <w:rPr>
            <w:rFonts w:ascii="Times New Roman" w:hAnsi="Times New Roman" w:cs="Times New Roman"/>
            <w:color w:val="000000" w:themeColor="text1"/>
          </w:rPr>
          <w:delText xml:space="preserve">increased </w:delText>
        </w:r>
      </w:del>
      <w:ins w:id="599" w:author="Bo Shen" w:date="2023-02-13T13:03:00Z">
        <w:r w:rsidR="00562BA1">
          <w:rPr>
            <w:rFonts w:ascii="Times New Roman" w:hAnsi="Times New Roman" w:cs="Times New Roman"/>
            <w:color w:val="000000" w:themeColor="text1"/>
          </w:rPr>
          <w:t>potentiated</w:t>
        </w:r>
        <w:r w:rsidR="00562BA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600" w:author="Bo Shen" w:date="2023-02-13T13:05:00Z">
        <w:r w:rsidR="00562BA1">
          <w:rPr>
            <w:rFonts w:ascii="Times New Roman" w:hAnsi="Times New Roman" w:cs="Times New Roman"/>
            <w:color w:val="000000" w:themeColor="text1"/>
          </w:rPr>
          <w:t xml:space="preserve">the excitatory neural activities during the </w:t>
        </w:r>
      </w:ins>
      <w:del w:id="601"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602" w:author="Bo Shen" w:date="2023-02-13T13:06:00Z">
        <w:r w:rsidRPr="0060258A" w:rsidDel="00562BA1">
          <w:rPr>
            <w:rFonts w:ascii="Times New Roman" w:hAnsi="Times New Roman" w:cs="Times New Roman"/>
            <w:color w:val="000000" w:themeColor="text1"/>
          </w:rPr>
          <w:delText xml:space="preserve">stages of neural activities </w:delText>
        </w:r>
      </w:del>
      <w:ins w:id="603" w:author="Bo Shen" w:date="2023-02-13T13:06:00Z">
        <w:r w:rsidR="00562BA1">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604" w:author="Bo Shen" w:date="2023-02-13T13:04:00Z">
        <w:r w:rsidR="00562BA1">
          <w:rPr>
            <w:rFonts w:ascii="Times New Roman" w:hAnsi="Times New Roman" w:cs="Times New Roman"/>
            <w:color w:val="000000" w:themeColor="text1"/>
          </w:rPr>
          <w:t>T</w:t>
        </w:r>
      </w:ins>
      <w:del w:id="605"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606" w:author="Bo Shen" w:date="2023-02-13T13:09:00Z">
        <w:r w:rsidR="00E134A1">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607" w:author="Bo Shen" w:date="2023-02-13T13:09:00Z">
        <w:r w:rsidR="00E134A1">
          <w:rPr>
            <w:rFonts w:ascii="Times New Roman" w:hAnsi="Times New Roman" w:cs="Times New Roman"/>
            <w:color w:val="000000" w:themeColor="text1"/>
          </w:rPr>
          <w:t>which</w:t>
        </w:r>
      </w:ins>
      <w:del w:id="608"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609" w:author="Bo Shen" w:date="2023-02-13T13:09:00Z">
        <w:r w:rsidR="00E134A1">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w:t>
      </w:r>
      <w:del w:id="610"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611"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612" w:author="Bo Shen" w:date="2023-02-03T18:49:00Z">
          <w:pPr>
            <w:spacing w:line="480" w:lineRule="auto"/>
          </w:pPr>
        </w:pPrChange>
      </w:pPr>
    </w:p>
    <w:sectPr w:rsidR="00E15537" w:rsidRPr="00B71B76" w:rsidSect="00962FD1">
      <w:footerReference w:type="even" r:id="rId8"/>
      <w:footerReference w:type="default" r:id="rId9"/>
      <w:foot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1A60D" w14:textId="77777777" w:rsidR="0092181C" w:rsidRDefault="0092181C" w:rsidP="00CB61F1">
      <w:r>
        <w:separator/>
      </w:r>
    </w:p>
  </w:endnote>
  <w:endnote w:type="continuationSeparator" w:id="0">
    <w:p w14:paraId="5729A847" w14:textId="77777777" w:rsidR="0092181C" w:rsidRDefault="0092181C"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C926D" w14:textId="77777777" w:rsidR="0092181C" w:rsidRDefault="0092181C" w:rsidP="00CB61F1">
      <w:r>
        <w:separator/>
      </w:r>
    </w:p>
  </w:footnote>
  <w:footnote w:type="continuationSeparator" w:id="0">
    <w:p w14:paraId="07EBDB34" w14:textId="77777777" w:rsidR="0092181C" w:rsidRDefault="0092181C"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35906436">
    <w:abstractNumId w:val="0"/>
  </w:num>
  <w:num w:numId="2" w16cid:durableId="527910360">
    <w:abstractNumId w:val="1"/>
  </w:num>
  <w:num w:numId="3" w16cid:durableId="75909834">
    <w:abstractNumId w:val="8"/>
  </w:num>
  <w:num w:numId="4" w16cid:durableId="1882787624">
    <w:abstractNumId w:val="4"/>
  </w:num>
  <w:num w:numId="5" w16cid:durableId="302853030">
    <w:abstractNumId w:val="5"/>
  </w:num>
  <w:num w:numId="6" w16cid:durableId="176651071">
    <w:abstractNumId w:val="3"/>
  </w:num>
  <w:num w:numId="7" w16cid:durableId="1765875495">
    <w:abstractNumId w:val="7"/>
  </w:num>
  <w:num w:numId="8" w16cid:durableId="2010865874">
    <w:abstractNumId w:val="2"/>
  </w:num>
  <w:num w:numId="9" w16cid:durableId="68467744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1CDC"/>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0BC"/>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6FC"/>
    <w:rsid w:val="0014579E"/>
    <w:rsid w:val="00146353"/>
    <w:rsid w:val="001465FD"/>
    <w:rsid w:val="0014743B"/>
    <w:rsid w:val="001478CB"/>
    <w:rsid w:val="001501A5"/>
    <w:rsid w:val="0015028C"/>
    <w:rsid w:val="0015060E"/>
    <w:rsid w:val="00150A79"/>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C6D"/>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4E8B"/>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A4E"/>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54F3"/>
    <w:rsid w:val="002B56BA"/>
    <w:rsid w:val="002B57D3"/>
    <w:rsid w:val="002B58DA"/>
    <w:rsid w:val="002B5AA4"/>
    <w:rsid w:val="002B61D7"/>
    <w:rsid w:val="002B6C06"/>
    <w:rsid w:val="002B6D15"/>
    <w:rsid w:val="002B72CF"/>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864"/>
    <w:rsid w:val="002E6B2F"/>
    <w:rsid w:val="002E78D6"/>
    <w:rsid w:val="002E7EF2"/>
    <w:rsid w:val="002F0028"/>
    <w:rsid w:val="002F044E"/>
    <w:rsid w:val="002F06BC"/>
    <w:rsid w:val="002F0D53"/>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4195"/>
    <w:rsid w:val="0037469A"/>
    <w:rsid w:val="00374C9B"/>
    <w:rsid w:val="00374FF6"/>
    <w:rsid w:val="00375642"/>
    <w:rsid w:val="00375979"/>
    <w:rsid w:val="00375A45"/>
    <w:rsid w:val="00375BB7"/>
    <w:rsid w:val="00375C7B"/>
    <w:rsid w:val="003762CD"/>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10AF"/>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460"/>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C48"/>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A36"/>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184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2B"/>
    <w:rsid w:val="00493141"/>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2E98"/>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6E00"/>
    <w:rsid w:val="004F704F"/>
    <w:rsid w:val="004F77C8"/>
    <w:rsid w:val="004F7EFE"/>
    <w:rsid w:val="004F7F09"/>
    <w:rsid w:val="00500D1A"/>
    <w:rsid w:val="00500FEF"/>
    <w:rsid w:val="005017DF"/>
    <w:rsid w:val="005018C6"/>
    <w:rsid w:val="0050214E"/>
    <w:rsid w:val="00503A6A"/>
    <w:rsid w:val="00503BF7"/>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3024"/>
    <w:rsid w:val="00523727"/>
    <w:rsid w:val="005238AF"/>
    <w:rsid w:val="00523F30"/>
    <w:rsid w:val="005242B4"/>
    <w:rsid w:val="0052451A"/>
    <w:rsid w:val="00524A3B"/>
    <w:rsid w:val="00524BD4"/>
    <w:rsid w:val="00524C65"/>
    <w:rsid w:val="00526010"/>
    <w:rsid w:val="0052615F"/>
    <w:rsid w:val="00526681"/>
    <w:rsid w:val="005266C8"/>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349"/>
    <w:rsid w:val="00535A82"/>
    <w:rsid w:val="005361ED"/>
    <w:rsid w:val="0053690D"/>
    <w:rsid w:val="005378E9"/>
    <w:rsid w:val="005400CD"/>
    <w:rsid w:val="00540B33"/>
    <w:rsid w:val="00540C12"/>
    <w:rsid w:val="0054148B"/>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BA1"/>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6E63"/>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630F"/>
    <w:rsid w:val="005B635A"/>
    <w:rsid w:val="005B65DB"/>
    <w:rsid w:val="005B695E"/>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3BB"/>
    <w:rsid w:val="005F44EE"/>
    <w:rsid w:val="005F4944"/>
    <w:rsid w:val="005F4FD6"/>
    <w:rsid w:val="005F5FCC"/>
    <w:rsid w:val="005F6841"/>
    <w:rsid w:val="005F6B61"/>
    <w:rsid w:val="005F6FCE"/>
    <w:rsid w:val="005F74C9"/>
    <w:rsid w:val="005F7540"/>
    <w:rsid w:val="005F7C62"/>
    <w:rsid w:val="005F7CA1"/>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578"/>
    <w:rsid w:val="00614785"/>
    <w:rsid w:val="00615343"/>
    <w:rsid w:val="0061545E"/>
    <w:rsid w:val="006159E9"/>
    <w:rsid w:val="0061657E"/>
    <w:rsid w:val="00616978"/>
    <w:rsid w:val="00616F94"/>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66E"/>
    <w:rsid w:val="00672733"/>
    <w:rsid w:val="00672BC6"/>
    <w:rsid w:val="00673393"/>
    <w:rsid w:val="00673C43"/>
    <w:rsid w:val="00674C04"/>
    <w:rsid w:val="006758F8"/>
    <w:rsid w:val="006759EF"/>
    <w:rsid w:val="0067657A"/>
    <w:rsid w:val="00676A48"/>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B00"/>
    <w:rsid w:val="00695B0C"/>
    <w:rsid w:val="00695E68"/>
    <w:rsid w:val="006964FC"/>
    <w:rsid w:val="006968F7"/>
    <w:rsid w:val="00696AE2"/>
    <w:rsid w:val="00696CD1"/>
    <w:rsid w:val="00696EAB"/>
    <w:rsid w:val="00697108"/>
    <w:rsid w:val="006977E9"/>
    <w:rsid w:val="00697B23"/>
    <w:rsid w:val="00697BFB"/>
    <w:rsid w:val="00697CC5"/>
    <w:rsid w:val="006A0311"/>
    <w:rsid w:val="006A097A"/>
    <w:rsid w:val="006A1524"/>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633"/>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9C"/>
    <w:rsid w:val="006C59CD"/>
    <w:rsid w:val="006C5A45"/>
    <w:rsid w:val="006C5B10"/>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557"/>
    <w:rsid w:val="006D6A96"/>
    <w:rsid w:val="006D6CAA"/>
    <w:rsid w:val="006D6D2D"/>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40F4"/>
    <w:rsid w:val="006F4E38"/>
    <w:rsid w:val="006F6159"/>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1322"/>
    <w:rsid w:val="00771FE8"/>
    <w:rsid w:val="0077214E"/>
    <w:rsid w:val="007726C5"/>
    <w:rsid w:val="00773520"/>
    <w:rsid w:val="00773780"/>
    <w:rsid w:val="00775720"/>
    <w:rsid w:val="00775D37"/>
    <w:rsid w:val="00776196"/>
    <w:rsid w:val="0077684D"/>
    <w:rsid w:val="007772FE"/>
    <w:rsid w:val="00777C87"/>
    <w:rsid w:val="00777F39"/>
    <w:rsid w:val="0078114E"/>
    <w:rsid w:val="00781900"/>
    <w:rsid w:val="007819AC"/>
    <w:rsid w:val="00781A0F"/>
    <w:rsid w:val="007824CD"/>
    <w:rsid w:val="0078286A"/>
    <w:rsid w:val="0078327D"/>
    <w:rsid w:val="007837C8"/>
    <w:rsid w:val="0078381C"/>
    <w:rsid w:val="00784286"/>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279"/>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3EAD"/>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FE"/>
    <w:rsid w:val="007E362C"/>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3CF"/>
    <w:rsid w:val="00804513"/>
    <w:rsid w:val="00804886"/>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1C3"/>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98F"/>
    <w:rsid w:val="00872563"/>
    <w:rsid w:val="00872BB2"/>
    <w:rsid w:val="008734BB"/>
    <w:rsid w:val="00873F35"/>
    <w:rsid w:val="00873FBA"/>
    <w:rsid w:val="0087440D"/>
    <w:rsid w:val="008747D6"/>
    <w:rsid w:val="00874DC0"/>
    <w:rsid w:val="008750A7"/>
    <w:rsid w:val="00875B84"/>
    <w:rsid w:val="0087667D"/>
    <w:rsid w:val="00876F56"/>
    <w:rsid w:val="00877668"/>
    <w:rsid w:val="00880664"/>
    <w:rsid w:val="008809C6"/>
    <w:rsid w:val="00880D5D"/>
    <w:rsid w:val="00880E96"/>
    <w:rsid w:val="0088127D"/>
    <w:rsid w:val="00881B02"/>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1C"/>
    <w:rsid w:val="009218CE"/>
    <w:rsid w:val="00921B7E"/>
    <w:rsid w:val="00921D57"/>
    <w:rsid w:val="009226A9"/>
    <w:rsid w:val="00923D8B"/>
    <w:rsid w:val="00923FF4"/>
    <w:rsid w:val="00924332"/>
    <w:rsid w:val="00924466"/>
    <w:rsid w:val="00924B5C"/>
    <w:rsid w:val="0092548C"/>
    <w:rsid w:val="009254B7"/>
    <w:rsid w:val="00925B5A"/>
    <w:rsid w:val="00925E1B"/>
    <w:rsid w:val="0092666E"/>
    <w:rsid w:val="0092670A"/>
    <w:rsid w:val="009270E4"/>
    <w:rsid w:val="0092714F"/>
    <w:rsid w:val="0092715D"/>
    <w:rsid w:val="00927667"/>
    <w:rsid w:val="00927D32"/>
    <w:rsid w:val="0093001C"/>
    <w:rsid w:val="00930145"/>
    <w:rsid w:val="009308BF"/>
    <w:rsid w:val="00930AC0"/>
    <w:rsid w:val="00930BA8"/>
    <w:rsid w:val="00930D87"/>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574"/>
    <w:rsid w:val="00963DAF"/>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110D8"/>
    <w:rsid w:val="00A115D0"/>
    <w:rsid w:val="00A11920"/>
    <w:rsid w:val="00A11D61"/>
    <w:rsid w:val="00A126AA"/>
    <w:rsid w:val="00A127E8"/>
    <w:rsid w:val="00A12818"/>
    <w:rsid w:val="00A12EEA"/>
    <w:rsid w:val="00A13792"/>
    <w:rsid w:val="00A13CFB"/>
    <w:rsid w:val="00A13D77"/>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888"/>
    <w:rsid w:val="00A21AED"/>
    <w:rsid w:val="00A21B60"/>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94"/>
    <w:rsid w:val="00A87CF4"/>
    <w:rsid w:val="00A87FE4"/>
    <w:rsid w:val="00A91851"/>
    <w:rsid w:val="00A91ACA"/>
    <w:rsid w:val="00A91B43"/>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5F5"/>
    <w:rsid w:val="00B26B72"/>
    <w:rsid w:val="00B26C14"/>
    <w:rsid w:val="00B26F88"/>
    <w:rsid w:val="00B27A8E"/>
    <w:rsid w:val="00B27B5C"/>
    <w:rsid w:val="00B27BB0"/>
    <w:rsid w:val="00B27C90"/>
    <w:rsid w:val="00B30340"/>
    <w:rsid w:val="00B3038B"/>
    <w:rsid w:val="00B30708"/>
    <w:rsid w:val="00B30737"/>
    <w:rsid w:val="00B30D32"/>
    <w:rsid w:val="00B31997"/>
    <w:rsid w:val="00B31C46"/>
    <w:rsid w:val="00B321B7"/>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113E"/>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673FF"/>
    <w:rsid w:val="00B67552"/>
    <w:rsid w:val="00B705E5"/>
    <w:rsid w:val="00B709BD"/>
    <w:rsid w:val="00B70A20"/>
    <w:rsid w:val="00B70EAA"/>
    <w:rsid w:val="00B70F04"/>
    <w:rsid w:val="00B71906"/>
    <w:rsid w:val="00B71B7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A37"/>
    <w:rsid w:val="00BE5D63"/>
    <w:rsid w:val="00BE5F65"/>
    <w:rsid w:val="00BE62AE"/>
    <w:rsid w:val="00BE63AE"/>
    <w:rsid w:val="00BE6849"/>
    <w:rsid w:val="00BE6A6C"/>
    <w:rsid w:val="00BE6D7B"/>
    <w:rsid w:val="00BE72D5"/>
    <w:rsid w:val="00BE7ACC"/>
    <w:rsid w:val="00BE7EE0"/>
    <w:rsid w:val="00BE7F21"/>
    <w:rsid w:val="00BF060F"/>
    <w:rsid w:val="00BF0639"/>
    <w:rsid w:val="00BF0A2D"/>
    <w:rsid w:val="00BF0DBC"/>
    <w:rsid w:val="00BF11EF"/>
    <w:rsid w:val="00BF128A"/>
    <w:rsid w:val="00BF1DFE"/>
    <w:rsid w:val="00BF1F22"/>
    <w:rsid w:val="00BF2227"/>
    <w:rsid w:val="00BF2318"/>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2D3D"/>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3F2"/>
    <w:rsid w:val="00D57FDA"/>
    <w:rsid w:val="00D600D7"/>
    <w:rsid w:val="00D60484"/>
    <w:rsid w:val="00D60AB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1AA9"/>
    <w:rsid w:val="00D720E0"/>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4E79"/>
    <w:rsid w:val="00DC51EA"/>
    <w:rsid w:val="00DC545D"/>
    <w:rsid w:val="00DC5E64"/>
    <w:rsid w:val="00DC6AC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4A1"/>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378A"/>
    <w:rsid w:val="00E33BEA"/>
    <w:rsid w:val="00E33C17"/>
    <w:rsid w:val="00E33C84"/>
    <w:rsid w:val="00E33E70"/>
    <w:rsid w:val="00E340B3"/>
    <w:rsid w:val="00E346A4"/>
    <w:rsid w:val="00E34839"/>
    <w:rsid w:val="00E3551F"/>
    <w:rsid w:val="00E35578"/>
    <w:rsid w:val="00E35594"/>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7D4"/>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68D"/>
    <w:rsid w:val="00E617F1"/>
    <w:rsid w:val="00E61E60"/>
    <w:rsid w:val="00E625FE"/>
    <w:rsid w:val="00E629F6"/>
    <w:rsid w:val="00E63450"/>
    <w:rsid w:val="00E63677"/>
    <w:rsid w:val="00E648CF"/>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460"/>
    <w:rsid w:val="00EC253A"/>
    <w:rsid w:val="00EC264F"/>
    <w:rsid w:val="00EC2AC8"/>
    <w:rsid w:val="00EC2F35"/>
    <w:rsid w:val="00EC4891"/>
    <w:rsid w:val="00EC4A9F"/>
    <w:rsid w:val="00EC4F3E"/>
    <w:rsid w:val="00EC50BE"/>
    <w:rsid w:val="00EC5BEA"/>
    <w:rsid w:val="00EC5DDB"/>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A2"/>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TotalTime>
  <Pages>22</Pages>
  <Words>35944</Words>
  <Characters>191583</Characters>
  <Application>Microsoft Office Word</Application>
  <DocSecurity>0</DocSecurity>
  <Lines>2902</Lines>
  <Paragraphs>733</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390</cp:revision>
  <cp:lastPrinted>2022-09-06T15:48:00Z</cp:lastPrinted>
  <dcterms:created xsi:type="dcterms:W3CDTF">2022-09-06T13:12:00Z</dcterms:created>
  <dcterms:modified xsi:type="dcterms:W3CDTF">2023-03-0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